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3F526EC" w14:textId="38EFCD1C" w:rsidR="00650772" w:rsidRPr="00E800C1" w:rsidRDefault="00C949EE" w:rsidP="00E800C1">
      <w:pPr>
        <w:jc w:val="center"/>
        <w:rPr>
          <w:b/>
          <w:bCs/>
        </w:rPr>
      </w:pPr>
      <w:r w:rsidRPr="00E800C1">
        <w:rPr>
          <w:b/>
          <w:bCs/>
        </w:rPr>
        <w:t xml:space="preserve">Projektbericht zum Modul </w:t>
      </w:r>
      <w:r w:rsidR="003A4D68" w:rsidRPr="00E800C1">
        <w:rPr>
          <w:b/>
          <w:bCs/>
        </w:rPr>
        <w:t>Information</w:t>
      </w:r>
      <w:r w:rsidRPr="00E800C1">
        <w:rPr>
          <w:b/>
          <w:bCs/>
        </w:rPr>
        <w:t xml:space="preserve"> Retrival und</w:t>
      </w:r>
    </w:p>
    <w:p w14:paraId="08B599F6" w14:textId="4CCE470F" w:rsidR="00C949EE" w:rsidRPr="00E800C1" w:rsidRDefault="00C949EE" w:rsidP="00E800C1">
      <w:pPr>
        <w:jc w:val="center"/>
        <w:rPr>
          <w:b/>
          <w:bCs/>
        </w:rPr>
      </w:pPr>
      <w:r w:rsidRPr="00E800C1">
        <w:rPr>
          <w:b/>
          <w:bCs/>
        </w:rPr>
        <w:t xml:space="preserve">Visualisierung </w:t>
      </w:r>
      <w:r w:rsidR="00055E97" w:rsidRPr="00E800C1">
        <w:rPr>
          <w:b/>
          <w:bCs/>
        </w:rPr>
        <w:t>Sommersemester 2021</w:t>
      </w:r>
    </w:p>
    <w:p w14:paraId="2088DAED" w14:textId="1B5D5DB1" w:rsidR="00055E97" w:rsidRPr="00E800C1" w:rsidRDefault="00055E97" w:rsidP="00E800C1">
      <w:pPr>
        <w:jc w:val="center"/>
        <w:rPr>
          <w:b/>
          <w:bCs/>
        </w:rPr>
      </w:pPr>
    </w:p>
    <w:p w14:paraId="67E0076C" w14:textId="188995F3" w:rsidR="00055E97" w:rsidRPr="00E800C1" w:rsidRDefault="00055E97" w:rsidP="00E800C1">
      <w:pPr>
        <w:jc w:val="center"/>
        <w:rPr>
          <w:b/>
          <w:bCs/>
        </w:rPr>
      </w:pPr>
    </w:p>
    <w:p w14:paraId="714A4B57" w14:textId="77777777" w:rsidR="00055E97" w:rsidRPr="00E800C1" w:rsidRDefault="00055E97" w:rsidP="00E800C1">
      <w:pPr>
        <w:jc w:val="center"/>
        <w:rPr>
          <w:b/>
          <w:bCs/>
        </w:rPr>
      </w:pPr>
    </w:p>
    <w:p w14:paraId="5EAEB8A4" w14:textId="39776C3D" w:rsidR="00055E97" w:rsidRPr="00E800C1" w:rsidRDefault="00055E97" w:rsidP="00E800C1">
      <w:pPr>
        <w:jc w:val="center"/>
        <w:rPr>
          <w:b/>
          <w:bCs/>
        </w:rPr>
      </w:pPr>
      <w:r w:rsidRPr="00E800C1">
        <w:rPr>
          <w:b/>
          <w:bCs/>
        </w:rPr>
        <w:t>Titel des Dokuments</w:t>
      </w:r>
    </w:p>
    <w:p w14:paraId="7CD49F2C" w14:textId="3A12B29B" w:rsidR="00055E97" w:rsidRDefault="00055E97" w:rsidP="00E800C1">
      <w:pPr>
        <w:jc w:val="center"/>
      </w:pPr>
    </w:p>
    <w:p w14:paraId="7A5ABE98" w14:textId="064EC8B4" w:rsidR="00055E97" w:rsidRDefault="00055E97" w:rsidP="00E800C1">
      <w:pPr>
        <w:jc w:val="center"/>
      </w:pPr>
    </w:p>
    <w:p w14:paraId="1776620E" w14:textId="77777777" w:rsidR="00055E97" w:rsidRPr="00055E97" w:rsidRDefault="00055E97" w:rsidP="00E800C1">
      <w:pPr>
        <w:jc w:val="center"/>
      </w:pPr>
    </w:p>
    <w:p w14:paraId="18DC00BD" w14:textId="189F3122" w:rsidR="00055E97" w:rsidRPr="00055E97" w:rsidRDefault="00055E97" w:rsidP="00E800C1">
      <w:pPr>
        <w:jc w:val="center"/>
      </w:pPr>
      <w:r w:rsidRPr="00055E97">
        <w:t>Richard Brennecke</w:t>
      </w:r>
    </w:p>
    <w:p w14:paraId="545B8922" w14:textId="26D6ADCA" w:rsidR="00650772" w:rsidRDefault="00055E97" w:rsidP="00E800C1">
      <w:pPr>
        <w:jc w:val="center"/>
      </w:pPr>
      <w:r>
        <w:t>Matrikelnummer:</w:t>
      </w:r>
    </w:p>
    <w:p w14:paraId="14D5E09F" w14:textId="6C16FD1D" w:rsidR="00E449F3" w:rsidRDefault="00E449F3" w:rsidP="00E800C1">
      <w:pPr>
        <w:jc w:val="center"/>
      </w:pPr>
    </w:p>
    <w:p w14:paraId="48F93B12" w14:textId="074FC240" w:rsidR="00E449F3" w:rsidRDefault="00E449F3" w:rsidP="00E800C1">
      <w:pPr>
        <w:jc w:val="center"/>
      </w:pPr>
    </w:p>
    <w:p w14:paraId="0265525F" w14:textId="0415A563" w:rsidR="00055E97" w:rsidRDefault="00055E97" w:rsidP="00E800C1">
      <w:pPr>
        <w:jc w:val="center"/>
      </w:pPr>
    </w:p>
    <w:p w14:paraId="4D767426" w14:textId="77777777" w:rsidR="00055E97" w:rsidRPr="00055E97" w:rsidRDefault="00055E97" w:rsidP="00E800C1">
      <w:pPr>
        <w:jc w:val="center"/>
      </w:pPr>
    </w:p>
    <w:p w14:paraId="247CA276" w14:textId="5C715897" w:rsidR="00650772" w:rsidRPr="00055E97" w:rsidRDefault="00650772" w:rsidP="00537FBC"/>
    <w:p w14:paraId="537245C3" w14:textId="77777777" w:rsidR="00650772" w:rsidRDefault="00650772" w:rsidP="00537FBC">
      <w:pPr>
        <w:sectPr w:rsidR="00650772" w:rsidSect="00F57DB7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pgSz w:w="11906" w:h="16838"/>
          <w:pgMar w:top="1134" w:right="1134" w:bottom="1134" w:left="1134" w:header="709" w:footer="709" w:gutter="0"/>
          <w:cols w:space="708"/>
          <w:docGrid w:linePitch="360"/>
        </w:sectPr>
      </w:pPr>
    </w:p>
    <w:bookmarkStart w:id="0" w:name="_Toc79327777" w:displacedByCustomXml="next"/>
    <w:sdt>
      <w:sdtPr>
        <w:rPr>
          <w:rFonts w:asciiTheme="minorHAnsi" w:hAnsiTheme="minorHAnsi" w:cstheme="minorHAnsi"/>
          <w:b w:val="0"/>
          <w:bCs w:val="0"/>
          <w:sz w:val="22"/>
          <w:szCs w:val="22"/>
        </w:rPr>
        <w:id w:val="1653179522"/>
        <w:docPartObj>
          <w:docPartGallery w:val="Table of Contents"/>
          <w:docPartUnique/>
        </w:docPartObj>
      </w:sdtPr>
      <w:sdtEndPr/>
      <w:sdtContent>
        <w:p w14:paraId="582E5497" w14:textId="6A6EA1E1" w:rsidR="00991D39" w:rsidRDefault="00991D39" w:rsidP="00537FBC">
          <w:pPr>
            <w:pStyle w:val="berschrift1"/>
            <w:numPr>
              <w:ilvl w:val="0"/>
              <w:numId w:val="0"/>
            </w:numPr>
          </w:pPr>
          <w:r>
            <w:t>Inhaltsverzeichnis</w:t>
          </w:r>
          <w:bookmarkEnd w:id="0"/>
        </w:p>
        <w:p w14:paraId="2A116CC8" w14:textId="4B0EDA9E" w:rsidR="00A21FD0" w:rsidRDefault="00991D39" w:rsidP="00537FBC">
          <w:pPr>
            <w:pStyle w:val="Verzeichnis1"/>
            <w:rPr>
              <w:rFonts w:eastAsiaTheme="minorEastAsia" w:cstheme="minorBidi"/>
              <w:noProof/>
              <w:lang w:eastAsia="de-DE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79327777" w:history="1">
            <w:r w:rsidR="00A21FD0" w:rsidRPr="001527F4">
              <w:rPr>
                <w:rStyle w:val="Hyperlink"/>
                <w:noProof/>
              </w:rPr>
              <w:t>1.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Inhaltsverzeichnis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77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2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7986F564" w14:textId="1E505775" w:rsidR="00A21FD0" w:rsidRDefault="00C90547" w:rsidP="00537FBC">
          <w:pPr>
            <w:pStyle w:val="Verzeichnis1"/>
            <w:rPr>
              <w:rFonts w:eastAsiaTheme="minorEastAsia" w:cstheme="minorBidi"/>
              <w:noProof/>
              <w:lang w:eastAsia="de-DE"/>
            </w:rPr>
          </w:pPr>
          <w:hyperlink w:anchor="_Toc79327778" w:history="1">
            <w:r w:rsidR="00A21FD0" w:rsidRPr="001527F4">
              <w:rPr>
                <w:rStyle w:val="Hyperlink"/>
                <w:noProof/>
              </w:rPr>
              <w:t>2.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Einleitung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78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3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4980FB22" w14:textId="79955477" w:rsidR="00A21FD0" w:rsidRDefault="00C90547" w:rsidP="00537FBC">
          <w:pPr>
            <w:pStyle w:val="Verzeichnis2"/>
            <w:rPr>
              <w:rFonts w:eastAsiaTheme="minorEastAsia" w:cstheme="minorBidi"/>
              <w:noProof/>
              <w:lang w:eastAsia="de-DE"/>
            </w:rPr>
          </w:pPr>
          <w:hyperlink w:anchor="_Toc79327779" w:history="1">
            <w:r w:rsidR="00A21FD0" w:rsidRPr="001527F4">
              <w:rPr>
                <w:rStyle w:val="Hyperlink"/>
                <w:noProof/>
              </w:rPr>
              <w:t>2.1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Anwendungshintergrund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79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3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742F204A" w14:textId="6A03CB23" w:rsidR="00A21FD0" w:rsidRDefault="00C90547" w:rsidP="00537FBC">
          <w:pPr>
            <w:pStyle w:val="Verzeichnis2"/>
            <w:rPr>
              <w:rFonts w:eastAsiaTheme="minorEastAsia" w:cstheme="minorBidi"/>
              <w:noProof/>
              <w:lang w:eastAsia="de-DE"/>
            </w:rPr>
          </w:pPr>
          <w:hyperlink w:anchor="_Toc79327780" w:history="1">
            <w:r w:rsidR="00A21FD0" w:rsidRPr="001527F4">
              <w:rPr>
                <w:rStyle w:val="Hyperlink"/>
                <w:noProof/>
              </w:rPr>
              <w:t>2.2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Zielgruppen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80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3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4EF6A806" w14:textId="243CF94A" w:rsidR="00A21FD0" w:rsidRDefault="00C90547" w:rsidP="00537FBC">
          <w:pPr>
            <w:pStyle w:val="Verzeichnis2"/>
            <w:rPr>
              <w:rFonts w:eastAsiaTheme="minorEastAsia" w:cstheme="minorBidi"/>
              <w:noProof/>
              <w:lang w:eastAsia="de-DE"/>
            </w:rPr>
          </w:pPr>
          <w:hyperlink w:anchor="_Toc79327781" w:history="1">
            <w:r w:rsidR="00A21FD0" w:rsidRPr="001527F4">
              <w:rPr>
                <w:rStyle w:val="Hyperlink"/>
                <w:noProof/>
              </w:rPr>
              <w:t>2.3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Überblick und Beiträge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81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3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6798D2CE" w14:textId="39753DD6" w:rsidR="00A21FD0" w:rsidRDefault="00C90547" w:rsidP="00537FBC">
          <w:pPr>
            <w:pStyle w:val="Verzeichnis1"/>
            <w:rPr>
              <w:rFonts w:eastAsiaTheme="minorEastAsia" w:cstheme="minorBidi"/>
              <w:noProof/>
              <w:lang w:eastAsia="de-DE"/>
            </w:rPr>
          </w:pPr>
          <w:hyperlink w:anchor="_Toc79327782" w:history="1">
            <w:r w:rsidR="00A21FD0" w:rsidRPr="001527F4">
              <w:rPr>
                <w:rStyle w:val="Hyperlink"/>
                <w:noProof/>
              </w:rPr>
              <w:t>3.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Daten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82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4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6CDC26DD" w14:textId="521EF8CD" w:rsidR="00A21FD0" w:rsidRDefault="00C90547" w:rsidP="00537FBC">
          <w:pPr>
            <w:pStyle w:val="Verzeichnis2"/>
            <w:rPr>
              <w:rFonts w:eastAsiaTheme="minorEastAsia" w:cstheme="minorBidi"/>
              <w:noProof/>
              <w:lang w:eastAsia="de-DE"/>
            </w:rPr>
          </w:pPr>
          <w:hyperlink w:anchor="_Toc79327783" w:history="1">
            <w:r w:rsidR="00A21FD0" w:rsidRPr="001527F4">
              <w:rPr>
                <w:rStyle w:val="Hyperlink"/>
                <w:noProof/>
              </w:rPr>
              <w:t>3.1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Technische Breitstellung der Daten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83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4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54CBDA0E" w14:textId="5396B2FD" w:rsidR="00A21FD0" w:rsidRDefault="00C90547" w:rsidP="00537FBC">
          <w:pPr>
            <w:pStyle w:val="Verzeichnis2"/>
            <w:rPr>
              <w:rFonts w:eastAsiaTheme="minorEastAsia" w:cstheme="minorBidi"/>
              <w:noProof/>
              <w:lang w:eastAsia="de-DE"/>
            </w:rPr>
          </w:pPr>
          <w:hyperlink w:anchor="_Toc79327784" w:history="1">
            <w:r w:rsidR="00A21FD0" w:rsidRPr="001527F4">
              <w:rPr>
                <w:rStyle w:val="Hyperlink"/>
                <w:noProof/>
              </w:rPr>
              <w:t>3.2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Datenvorverarbeitung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84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4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2B7928F9" w14:textId="37E61DCD" w:rsidR="00A21FD0" w:rsidRDefault="00C90547" w:rsidP="00537FBC">
          <w:pPr>
            <w:pStyle w:val="Verzeichnis1"/>
            <w:rPr>
              <w:rFonts w:eastAsiaTheme="minorEastAsia" w:cstheme="minorBidi"/>
              <w:noProof/>
              <w:lang w:eastAsia="de-DE"/>
            </w:rPr>
          </w:pPr>
          <w:hyperlink w:anchor="_Toc79327785" w:history="1">
            <w:r w:rsidR="00A21FD0" w:rsidRPr="001527F4">
              <w:rPr>
                <w:rStyle w:val="Hyperlink"/>
                <w:noProof/>
              </w:rPr>
              <w:t>4.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Visualisierung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85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5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6225A2C9" w14:textId="58EB7D8C" w:rsidR="00A21FD0" w:rsidRDefault="00C90547" w:rsidP="00537FBC">
          <w:pPr>
            <w:pStyle w:val="Verzeichnis2"/>
            <w:rPr>
              <w:rFonts w:eastAsiaTheme="minorEastAsia" w:cstheme="minorBidi"/>
              <w:noProof/>
              <w:lang w:eastAsia="de-DE"/>
            </w:rPr>
          </w:pPr>
          <w:hyperlink w:anchor="_Toc79327786" w:history="1">
            <w:r w:rsidR="00A21FD0" w:rsidRPr="001527F4">
              <w:rPr>
                <w:rStyle w:val="Hyperlink"/>
                <w:noProof/>
              </w:rPr>
              <w:t>4.1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Analyse der Anwendungsfälle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86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5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58E2DA0D" w14:textId="6D793248" w:rsidR="00A21FD0" w:rsidRDefault="00C90547" w:rsidP="00537FBC">
          <w:pPr>
            <w:pStyle w:val="Verzeichnis2"/>
            <w:rPr>
              <w:rFonts w:eastAsiaTheme="minorEastAsia" w:cstheme="minorBidi"/>
              <w:noProof/>
              <w:lang w:eastAsia="de-DE"/>
            </w:rPr>
          </w:pPr>
          <w:hyperlink w:anchor="_Toc79327787" w:history="1">
            <w:r w:rsidR="00A21FD0" w:rsidRPr="001527F4">
              <w:rPr>
                <w:rStyle w:val="Hyperlink"/>
                <w:noProof/>
              </w:rPr>
              <w:t>4.2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Anforderungen an die Visualisierungen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87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5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11D4072E" w14:textId="3249B329" w:rsidR="00A21FD0" w:rsidRDefault="00C90547" w:rsidP="00537FBC">
          <w:pPr>
            <w:pStyle w:val="Verzeichnis2"/>
            <w:rPr>
              <w:rFonts w:eastAsiaTheme="minorEastAsia" w:cstheme="minorBidi"/>
              <w:noProof/>
              <w:lang w:eastAsia="de-DE"/>
            </w:rPr>
          </w:pPr>
          <w:hyperlink w:anchor="_Toc79327788" w:history="1">
            <w:r w:rsidR="00A21FD0" w:rsidRPr="001527F4">
              <w:rPr>
                <w:rStyle w:val="Hyperlink"/>
                <w:noProof/>
              </w:rPr>
              <w:t>4.3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Präsentation der Visualisierung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88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5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0E243D1D" w14:textId="311059C7" w:rsidR="00A21FD0" w:rsidRDefault="00C90547" w:rsidP="00537FBC">
          <w:pPr>
            <w:pStyle w:val="Verzeichnis3"/>
            <w:rPr>
              <w:rFonts w:eastAsiaTheme="minorEastAsia" w:cstheme="minorBidi"/>
              <w:noProof/>
              <w:lang w:eastAsia="de-DE"/>
            </w:rPr>
          </w:pPr>
          <w:hyperlink w:anchor="_Toc79327789" w:history="1">
            <w:r w:rsidR="00A21FD0" w:rsidRPr="001527F4">
              <w:rPr>
                <w:rStyle w:val="Hyperlink"/>
                <w:noProof/>
              </w:rPr>
              <w:t>4.3.1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Visualisierung Eins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89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5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1F494D5D" w14:textId="4B078528" w:rsidR="00A21FD0" w:rsidRDefault="00C90547" w:rsidP="00537FBC">
          <w:pPr>
            <w:pStyle w:val="Verzeichnis3"/>
            <w:rPr>
              <w:rFonts w:eastAsiaTheme="minorEastAsia" w:cstheme="minorBidi"/>
              <w:noProof/>
              <w:lang w:eastAsia="de-DE"/>
            </w:rPr>
          </w:pPr>
          <w:hyperlink w:anchor="_Toc79327790" w:history="1">
            <w:r w:rsidR="00A21FD0" w:rsidRPr="001527F4">
              <w:rPr>
                <w:rStyle w:val="Hyperlink"/>
                <w:noProof/>
              </w:rPr>
              <w:t>4.3.2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Visualisierung Zwei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90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5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5A29BBBB" w14:textId="6E35D204" w:rsidR="00A21FD0" w:rsidRDefault="00C90547" w:rsidP="00537FBC">
          <w:pPr>
            <w:pStyle w:val="Verzeichnis3"/>
            <w:rPr>
              <w:rFonts w:eastAsiaTheme="minorEastAsia" w:cstheme="minorBidi"/>
              <w:noProof/>
              <w:lang w:eastAsia="de-DE"/>
            </w:rPr>
          </w:pPr>
          <w:hyperlink w:anchor="_Toc79327791" w:history="1">
            <w:r w:rsidR="00A21FD0" w:rsidRPr="001527F4">
              <w:rPr>
                <w:rStyle w:val="Hyperlink"/>
                <w:noProof/>
              </w:rPr>
              <w:t>4.3.3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Visualisierung Drei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91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5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0E13D1B3" w14:textId="663AF439" w:rsidR="00A21FD0" w:rsidRDefault="00C90547" w:rsidP="00537FBC">
          <w:pPr>
            <w:pStyle w:val="Verzeichnis2"/>
            <w:rPr>
              <w:rFonts w:eastAsiaTheme="minorEastAsia" w:cstheme="minorBidi"/>
              <w:noProof/>
              <w:lang w:eastAsia="de-DE"/>
            </w:rPr>
          </w:pPr>
          <w:hyperlink w:anchor="_Toc79327792" w:history="1">
            <w:r w:rsidR="00A21FD0" w:rsidRPr="001527F4">
              <w:rPr>
                <w:rStyle w:val="Hyperlink"/>
                <w:noProof/>
              </w:rPr>
              <w:t>4.4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Interaktion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92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5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29606E8F" w14:textId="7A3D1A34" w:rsidR="00A21FD0" w:rsidRDefault="00C90547" w:rsidP="00537FBC">
          <w:pPr>
            <w:pStyle w:val="Verzeichnis1"/>
            <w:rPr>
              <w:rFonts w:eastAsiaTheme="minorEastAsia" w:cstheme="minorBidi"/>
              <w:noProof/>
              <w:lang w:eastAsia="de-DE"/>
            </w:rPr>
          </w:pPr>
          <w:hyperlink w:anchor="_Toc79327793" w:history="1">
            <w:r w:rsidR="00A21FD0" w:rsidRPr="001527F4">
              <w:rPr>
                <w:rStyle w:val="Hyperlink"/>
                <w:noProof/>
              </w:rPr>
              <w:t>5.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Implementierung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93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5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737E3611" w14:textId="014AF1BB" w:rsidR="00A21FD0" w:rsidRDefault="00C90547" w:rsidP="00537FBC">
          <w:pPr>
            <w:pStyle w:val="Verzeichnis1"/>
            <w:rPr>
              <w:rFonts w:eastAsiaTheme="minorEastAsia" w:cstheme="minorBidi"/>
              <w:noProof/>
              <w:lang w:eastAsia="de-DE"/>
            </w:rPr>
          </w:pPr>
          <w:hyperlink w:anchor="_Toc79327794" w:history="1">
            <w:r w:rsidR="00A21FD0" w:rsidRPr="001527F4">
              <w:rPr>
                <w:rStyle w:val="Hyperlink"/>
                <w:noProof/>
              </w:rPr>
              <w:t>6.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Anwendungsfälle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94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6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4BED2D60" w14:textId="2CE54784" w:rsidR="00A21FD0" w:rsidRDefault="00C90547" w:rsidP="00537FBC">
          <w:pPr>
            <w:pStyle w:val="Verzeichnis2"/>
            <w:rPr>
              <w:rFonts w:eastAsiaTheme="minorEastAsia" w:cstheme="minorBidi"/>
              <w:noProof/>
              <w:lang w:eastAsia="de-DE"/>
            </w:rPr>
          </w:pPr>
          <w:hyperlink w:anchor="_Toc79327795" w:history="1">
            <w:r w:rsidR="00A21FD0" w:rsidRPr="001527F4">
              <w:rPr>
                <w:rStyle w:val="Hyperlink"/>
                <w:noProof/>
              </w:rPr>
              <w:t>6.1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Anwendung Visualisierung Eins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95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6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64F297CF" w14:textId="490A0FA2" w:rsidR="00A21FD0" w:rsidRDefault="00C90547" w:rsidP="00537FBC">
          <w:pPr>
            <w:pStyle w:val="Verzeichnis2"/>
            <w:rPr>
              <w:rFonts w:eastAsiaTheme="minorEastAsia" w:cstheme="minorBidi"/>
              <w:noProof/>
              <w:lang w:eastAsia="de-DE"/>
            </w:rPr>
          </w:pPr>
          <w:hyperlink w:anchor="_Toc79327796" w:history="1">
            <w:r w:rsidR="00A21FD0" w:rsidRPr="001527F4">
              <w:rPr>
                <w:rStyle w:val="Hyperlink"/>
                <w:noProof/>
              </w:rPr>
              <w:t>6.2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Anwendung Visualisierung Zwei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96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6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49B6DB88" w14:textId="72B5AF73" w:rsidR="00A21FD0" w:rsidRDefault="00C90547" w:rsidP="00537FBC">
          <w:pPr>
            <w:pStyle w:val="Verzeichnis2"/>
            <w:rPr>
              <w:rFonts w:eastAsiaTheme="minorEastAsia" w:cstheme="minorBidi"/>
              <w:noProof/>
              <w:lang w:eastAsia="de-DE"/>
            </w:rPr>
          </w:pPr>
          <w:hyperlink w:anchor="_Toc79327797" w:history="1">
            <w:r w:rsidR="00A21FD0" w:rsidRPr="001527F4">
              <w:rPr>
                <w:rStyle w:val="Hyperlink"/>
                <w:noProof/>
              </w:rPr>
              <w:t>6.3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Anwendung Visualisierung Drei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97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6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0710C980" w14:textId="3658FE77" w:rsidR="00A21FD0" w:rsidRDefault="00C90547" w:rsidP="00537FBC">
          <w:pPr>
            <w:pStyle w:val="Verzeichnis1"/>
            <w:rPr>
              <w:rFonts w:eastAsiaTheme="minorEastAsia" w:cstheme="minorBidi"/>
              <w:noProof/>
              <w:lang w:eastAsia="de-DE"/>
            </w:rPr>
          </w:pPr>
          <w:hyperlink w:anchor="_Toc79327798" w:history="1">
            <w:r w:rsidR="00A21FD0" w:rsidRPr="001527F4">
              <w:rPr>
                <w:rStyle w:val="Hyperlink"/>
                <w:noProof/>
              </w:rPr>
              <w:t>7.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Verwandte Arbeiten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98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6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2A0EE5DA" w14:textId="636C7288" w:rsidR="00A21FD0" w:rsidRDefault="00C90547" w:rsidP="00537FBC">
          <w:pPr>
            <w:pStyle w:val="Verzeichnis1"/>
            <w:rPr>
              <w:rFonts w:eastAsiaTheme="minorEastAsia" w:cstheme="minorBidi"/>
              <w:noProof/>
              <w:lang w:eastAsia="de-DE"/>
            </w:rPr>
          </w:pPr>
          <w:hyperlink w:anchor="_Toc79327799" w:history="1">
            <w:r w:rsidR="00A21FD0" w:rsidRPr="001527F4">
              <w:rPr>
                <w:rStyle w:val="Hyperlink"/>
                <w:noProof/>
              </w:rPr>
              <w:t>8.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Zusammenfassung und Ausblick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99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6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1894B86F" w14:textId="1387D012" w:rsidR="00A21FD0" w:rsidRDefault="00C90547" w:rsidP="00537FBC">
          <w:pPr>
            <w:pStyle w:val="Verzeichnis1"/>
            <w:rPr>
              <w:rFonts w:eastAsiaTheme="minorEastAsia" w:cstheme="minorBidi"/>
              <w:noProof/>
              <w:lang w:eastAsia="de-DE"/>
            </w:rPr>
          </w:pPr>
          <w:hyperlink w:anchor="_Toc79327800" w:history="1">
            <w:r w:rsidR="00A21FD0" w:rsidRPr="001527F4">
              <w:rPr>
                <w:rStyle w:val="Hyperlink"/>
                <w:noProof/>
              </w:rPr>
              <w:t>9.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Anhang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800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7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047000A6" w14:textId="1C7444CE" w:rsidR="00991D39" w:rsidRDefault="00991D39" w:rsidP="00537FBC">
          <w:r>
            <w:fldChar w:fldCharType="end"/>
          </w:r>
        </w:p>
      </w:sdtContent>
    </w:sdt>
    <w:p w14:paraId="5EF56212" w14:textId="64AE1CDD" w:rsidR="001C6E03" w:rsidRDefault="00AD3BC9" w:rsidP="00537FBC">
      <w:r>
        <w:t xml:space="preserve">Seitenabstand </w:t>
      </w:r>
      <w:r w:rsidR="00DE1B1B">
        <w:t>Ränder alle 2</w:t>
      </w:r>
    </w:p>
    <w:p w14:paraId="38A6DFA8" w14:textId="2789D1C1" w:rsidR="00DE1B1B" w:rsidRDefault="00DE1B1B" w:rsidP="00537FBC">
      <w:r>
        <w:t xml:space="preserve">Schriftart: Times </w:t>
      </w:r>
      <w:proofErr w:type="spellStart"/>
      <w:r>
        <w:t>new</w:t>
      </w:r>
      <w:proofErr w:type="spellEnd"/>
      <w:r>
        <w:t xml:space="preserve"> </w:t>
      </w:r>
      <w:proofErr w:type="spellStart"/>
      <w:r>
        <w:t>roman</w:t>
      </w:r>
      <w:proofErr w:type="spellEnd"/>
    </w:p>
    <w:p w14:paraId="17D76305" w14:textId="6DCC60DC" w:rsidR="001C6E03" w:rsidRDefault="00DE1B1B" w:rsidP="00537FBC">
      <w:r>
        <w:t>Zeilenabstand: 1,5</w:t>
      </w:r>
    </w:p>
    <w:p w14:paraId="54ACD3C7" w14:textId="267EA8CE" w:rsidR="00FA287D" w:rsidRDefault="00CC5317" w:rsidP="00537FBC">
      <w:r>
        <w:t>Zitierung</w:t>
      </w:r>
      <w:r w:rsidR="00FF789E">
        <w:t xml:space="preserve">: </w:t>
      </w:r>
      <w:proofErr w:type="gramStart"/>
      <w:r w:rsidR="00FF789E">
        <w:t>mit eckige Klammer</w:t>
      </w:r>
      <w:proofErr w:type="gramEnd"/>
      <w:r w:rsidR="00FF789E">
        <w:t xml:space="preserve"> mit Nummer dahinter</w:t>
      </w:r>
    </w:p>
    <w:p w14:paraId="0A348EE9" w14:textId="1D5B2A02" w:rsidR="001C6E03" w:rsidRDefault="001C6E03" w:rsidP="00537FBC"/>
    <w:p w14:paraId="55FC2CD5" w14:textId="77777777" w:rsidR="001C6E03" w:rsidRDefault="001C6E03" w:rsidP="00537FBC">
      <w:pPr>
        <w:sectPr w:rsidR="001C6E03"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14:paraId="4D674C64" w14:textId="674EFAD7" w:rsidR="001C6E03" w:rsidRPr="00537FBC" w:rsidRDefault="008F593C" w:rsidP="00537FBC">
      <w:pPr>
        <w:pStyle w:val="berschrift1"/>
      </w:pPr>
      <w:bookmarkStart w:id="1" w:name="_Toc79327778"/>
      <w:r w:rsidRPr="00537FBC">
        <w:lastRenderedPageBreak/>
        <w:t>Einleitung</w:t>
      </w:r>
      <w:bookmarkEnd w:id="1"/>
    </w:p>
    <w:p w14:paraId="5BF9FDF1" w14:textId="17B562C3" w:rsidR="008F593C" w:rsidRDefault="00227DC0" w:rsidP="00537FBC">
      <w:pPr>
        <w:pStyle w:val="Listenabsatz"/>
        <w:numPr>
          <w:ilvl w:val="0"/>
          <w:numId w:val="10"/>
        </w:numPr>
      </w:pPr>
      <w:r>
        <w:t>Zielp</w:t>
      </w:r>
      <w:r w:rsidR="000B3C2A">
        <w:t>roblem:</w:t>
      </w:r>
    </w:p>
    <w:p w14:paraId="37D254D6" w14:textId="77777777" w:rsidR="00227DC0" w:rsidRDefault="000B3C2A" w:rsidP="00537FBC">
      <w:pPr>
        <w:pStyle w:val="Listenabsatz"/>
        <w:numPr>
          <w:ilvl w:val="1"/>
          <w:numId w:val="10"/>
        </w:numPr>
      </w:pPr>
      <w:r w:rsidRPr="00C42A22">
        <w:t xml:space="preserve">Analyse von verschiedenen </w:t>
      </w:r>
      <w:r w:rsidR="00C42A22">
        <w:t>Wein Daten</w:t>
      </w:r>
    </w:p>
    <w:p w14:paraId="1A6DE1BC" w14:textId="1B0D694A" w:rsidR="000B3C2A" w:rsidRDefault="00C42A22" w:rsidP="00227DC0">
      <w:pPr>
        <w:pStyle w:val="Listenabsatz"/>
        <w:numPr>
          <w:ilvl w:val="2"/>
          <w:numId w:val="10"/>
        </w:numPr>
      </w:pPr>
      <w:r>
        <w:t>Interessante Zusammenhänge herausfinden</w:t>
      </w:r>
    </w:p>
    <w:p w14:paraId="6DFBC151" w14:textId="7B77D45D" w:rsidR="00227DC0" w:rsidRDefault="00227DC0" w:rsidP="00703B40">
      <w:pPr>
        <w:pStyle w:val="Listenabsatz"/>
        <w:numPr>
          <w:ilvl w:val="2"/>
          <w:numId w:val="10"/>
        </w:numPr>
      </w:pPr>
      <w:r>
        <w:t>Erkenntnisgewinn aus diesen Daten</w:t>
      </w:r>
    </w:p>
    <w:p w14:paraId="6F8236CB" w14:textId="120F28AA" w:rsidR="00C42A22" w:rsidRDefault="006A78C2" w:rsidP="00537FBC">
      <w:pPr>
        <w:pStyle w:val="Listenabsatz"/>
        <w:numPr>
          <w:ilvl w:val="0"/>
          <w:numId w:val="10"/>
        </w:numPr>
      </w:pPr>
      <w:r>
        <w:t>Fragen welche Beantwortet werden sollen</w:t>
      </w:r>
    </w:p>
    <w:p w14:paraId="0EAB3218" w14:textId="369CCF60" w:rsidR="006A78C2" w:rsidRDefault="006A78C2" w:rsidP="00537FBC">
      <w:pPr>
        <w:pStyle w:val="Listenabsatz"/>
        <w:numPr>
          <w:ilvl w:val="1"/>
          <w:numId w:val="10"/>
        </w:numPr>
      </w:pPr>
      <w:r>
        <w:t xml:space="preserve">Gibt es </w:t>
      </w:r>
      <w:r w:rsidR="00A065DD">
        <w:t>Zusammenhänge</w:t>
      </w:r>
      <w:r w:rsidR="00703B40">
        <w:t xml:space="preserve"> zwischen dem Körper/Body/Süße</w:t>
      </w:r>
      <w:r w:rsidR="00A065DD">
        <w:t>/</w:t>
      </w:r>
      <w:proofErr w:type="spellStart"/>
      <w:r w:rsidR="00A065DD">
        <w:t>Alk</w:t>
      </w:r>
      <w:proofErr w:type="spellEnd"/>
      <w:r w:rsidR="00A065DD">
        <w:t>.</w:t>
      </w:r>
      <w:r w:rsidR="00703B40">
        <w:t xml:space="preserve"> und dem Preis eines Weines?</w:t>
      </w:r>
    </w:p>
    <w:p w14:paraId="1AF13173" w14:textId="2769C3B9" w:rsidR="006A78C2" w:rsidRDefault="006A78C2" w:rsidP="00537FBC">
      <w:pPr>
        <w:pStyle w:val="Listenabsatz"/>
        <w:numPr>
          <w:ilvl w:val="2"/>
          <w:numId w:val="10"/>
        </w:numPr>
      </w:pPr>
      <w:r>
        <w:t>Scatterplot</w:t>
      </w:r>
    </w:p>
    <w:p w14:paraId="1F865358" w14:textId="2282F36F" w:rsidR="006A78C2" w:rsidRDefault="004278E4" w:rsidP="00537FBC">
      <w:pPr>
        <w:pStyle w:val="Listenabsatz"/>
        <w:numPr>
          <w:ilvl w:val="1"/>
          <w:numId w:val="10"/>
        </w:numPr>
      </w:pPr>
      <w:r>
        <w:t>Hängen Daten über mehrere Dimensionen zusammen?</w:t>
      </w:r>
    </w:p>
    <w:p w14:paraId="1C2A293E" w14:textId="313C75E2" w:rsidR="004278E4" w:rsidRDefault="000B0EB5" w:rsidP="00537FBC">
      <w:pPr>
        <w:pStyle w:val="Listenabsatz"/>
        <w:numPr>
          <w:ilvl w:val="2"/>
          <w:numId w:val="10"/>
        </w:numPr>
      </w:pPr>
      <w:r>
        <w:t>Parallele Koordinaten</w:t>
      </w:r>
    </w:p>
    <w:p w14:paraId="51A3F8E4" w14:textId="7D7C4C4F" w:rsidR="000B0EB5" w:rsidRDefault="000B0EB5" w:rsidP="00537FBC">
      <w:pPr>
        <w:pStyle w:val="Listenabsatz"/>
        <w:numPr>
          <w:ilvl w:val="1"/>
          <w:numId w:val="10"/>
        </w:numPr>
      </w:pPr>
      <w:r>
        <w:t>Wo kommen die meisten Weine her?</w:t>
      </w:r>
    </w:p>
    <w:p w14:paraId="248864D1" w14:textId="454B9528" w:rsidR="000B0EB5" w:rsidRDefault="000B0EB5" w:rsidP="00537FBC">
      <w:pPr>
        <w:pStyle w:val="Listenabsatz"/>
        <w:numPr>
          <w:ilvl w:val="2"/>
          <w:numId w:val="10"/>
        </w:numPr>
      </w:pPr>
      <w:r>
        <w:t>Baumhierarchie</w:t>
      </w:r>
    </w:p>
    <w:p w14:paraId="31B11A49" w14:textId="77777777" w:rsidR="00E32161" w:rsidRDefault="00462FAD" w:rsidP="00184993">
      <w:r>
        <w:t>W</w:t>
      </w:r>
      <w:r w:rsidR="00E7704F">
        <w:t>eltweit wurden</w:t>
      </w:r>
      <w:r w:rsidR="00DB2942">
        <w:t xml:space="preserve"> 2020 über mehr als 260 Millionen Hektoliter</w:t>
      </w:r>
      <w:r w:rsidR="003B7138">
        <w:t xml:space="preserve"> (</w:t>
      </w:r>
      <w:proofErr w:type="spellStart"/>
      <w:r w:rsidR="003B7138">
        <w:t>mhl</w:t>
      </w:r>
      <w:proofErr w:type="spellEnd"/>
      <w:r w:rsidR="003B7138">
        <w:t>)</w:t>
      </w:r>
      <w:r w:rsidR="00DB2942">
        <w:t xml:space="preserve"> Wein produziert</w:t>
      </w:r>
      <w:r w:rsidR="004D03E1">
        <w:t xml:space="preserve"> </w:t>
      </w:r>
      <w:sdt>
        <w:sdtPr>
          <w:alias w:val="To edit, see citavi.com/edit"/>
          <w:tag w:val="CitaviPlaceholder#7530d820-a709-41a7-8db9-c97b0ff15e8e"/>
          <w:id w:val="1584952096"/>
          <w:placeholder>
            <w:docPart w:val="DefaultPlaceholder_-1854013440"/>
          </w:placeholder>
        </w:sdtPr>
        <w:sdtContent>
          <w:r w:rsidR="004D03E1">
            <w:fldChar w:fldCharType="begin"/>
          </w:r>
          <w:r w:rsidR="004D03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NDA1ZDIxLWJmNzEtNGE1Yi1iM2IyLTdkOTE4ZTk5MTk0MC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cWpmeHg0cTAxN3YwbGg1bDM3M2pnN2RpdHY4MW0xbDZnbHMiLCJDcmVhdGVkT24iOiIyMDIxLTA4LTE4VDExOjE5OjQyWiIsIk1vZGlmaWVkQnkiOiJxamZ4eDRxMDE3djBsaDVsMzczamc3ZGl0djgxbTFsNmdscyIsIklkIjoiZGJhMDA0MTItMzgxZC00MDIxLWI5NDMtZjcwY2NiYjAxM2RmIiwiTW9kaWZpZWRPbiI6IjIwMjEtMDgtMThUMTE6MTk6NDJa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cWpmeHg0cTAxN3YwbGg1bDM3M2pnN2RpdHY4MW0xbDZnbHMiLCJDcmVhdGVkT24iOiIyMDIxLTA4LTE4VDExOjIwOjQzWiIsIk1vZGlmaWVkQnkiOiJxamZ4eDRxMDE3djBsaDVsMzczamc3ZGl0djgxbTFsNmdscyIsIklkIjoiZDQ2ZGY3NjktODA4OC00M2ZiLWI2ZDQtOTU3NmYwODcyODU1IiwiTW9kaWZpZWRPbiI6IjIwMjEtMDgtMThUMTE6MjA6NDNaIiwiUHJvamVjdCI6eyIkcmVmIjoiNSJ9fV0sIkRhdGUiOiIyMC4wNC4y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cWpmeHg0cTAxN3YwbGg1bDM3M2pnN2RpdHY4MW0xbDZnbHMiLCJDcmVhdGVkT24iOiIyMDIxLTA4LTE4VDExOjIxOjQ4WiIsIk1vZGlmaWVkQnkiOiJxamZ4eDRxMDE3djBsaDVsMzczamc3ZGl0djgxbTFsNmdscyIsIklkIjoiNjMyMzVmMjktZDg4Ni00ZGE0LTg1MTctZTA2MmQzYjAyNzdlIiwiTW9kaWZpZWRPbiI6IjIwMjEtMDgtMThUMTE6MjE6NDhaIiwiUHJvamVjdCI6eyIkcmVmIjoiNSJ9fV0sIk9ubGluZUFkZHJlc3MiOiJodHRwczovL3d3dy5vaXYuaW50L3B1YmxpYy9tZWRpYXMvNzg4MC9vaXYtc3RhdGUtb2YtdGhlLXZpdGl2aW5pY3VsdHVyYWwtd29ybGQtMjAyMC1wcHQucGRmIiwiT3JnYW5pemF0aW9ucyI6W3siJHJlZiI6IjYifV0sIk90aGVyc0ludm9sdmVkIjpbXSwiUGxhY2VPZlB1YmxpY2F0aW9uIjoiby4gTy4iLCJQdWJsaXNoZXJzIjpbXSwiUXVvdGF0aW9ucyI6W10sIlJhdGluZyI6MCwiUmVmZXJlbmNlVHlwZSI6IkxlY3R1cmUiLCJTZXJpZXNUaXRsZSI6eyIkaWQiOiIxMCIsIiR0eXBlIjoiU3dpc3NBY2FkZW1pYy5DaXRhdmkuU2VyaWVzVGl0bGUsIFN3aXNzQWNhZGVtaWMuQ2l0YXZpIiwiRWRpdG9ycyI6W10sIk5hbWUiOiJPSVYgUHJlc3MgQ29uZmVyZW5jZSIsIlByb3RlY3RlZCI6ZmFsc2UsIkNyZWF0ZWRCeSI6InFqZnh4NHEwMTd2MGxoNWwzNzNqZzdkaXR2ODFtMWw2Z2xzIiwiQ3JlYXRlZE9uIjoiMjAyMS0wOC0xOFQxMToyMzo0NloiLCJNb2RpZmllZEJ5IjoicWpmeHg0cTAxN3YwbGg1bDM3M2pnN2RpdHY4MW0xbDZnbHMiLCJJZCI6Ijk1MTFhMTEwLWU4N2YtNGRmOC04MzJhLTc3ZjI2YWZkMWEwMSIsIk1vZGlmaWVkT24iOiIyMDIxLTA4LTE4VDExOjIzOjQ2WiIsIlByb2plY3QiOnsiJHJlZiI6IjUifX0sIlNob3J0VGl0bGUiOiJSb2NhIDIwLjA0LjIwMjEg4oCTIFN0YXRlIG9mIHRoZSBWaXRpdmluaWN1bHR1cmFsIFdvcmxkIiwiU2hvcnRUaXRsZVVwZGF0ZVR5cGUiOjAsIlN0YXRpY0lkcyI6WyJkOWEyOTUyMS1lYzMwLTQzYWEtYWVhYy0xYTQ3ZTgwYjhiZmYiXSwiVGFibGVPZkNvbnRlbnRzQ29tcGxleGl0eSI6MCwiVGFibGVPZkNvbnRlbnRzU291cmNlVGV4dEZvcm1hdCI6MCwiVGFza3MiOltdLCJUaXRsZSI6IlN0YXRlIG9mIHRoZSBWaXRpdmluaWN1bHR1cmFsIFdvcmxkIGluIDIwMjAiLCJUcmFuc2xhdG9ycyI6W10sIlllYXIiOiIyMDIxIiwiWWVhclJlc29sdmVkIjoiMjAuMDQuMjAyMSIsIkNyZWF0ZWRCeSI6InFqZnh4NHEwMTd2MGxoNWwzNzNqZzdkaXR2ODFtMWw2Z2xzIiwiQ3JlYXRlZE9uIjoiMjAyMS0wOC0xOFQxMToxOTowNloiLCJNb2RpZmllZEJ5IjoiX0FkbWluIiwiSWQiOiI4N2Q2MjE2Mi1jYTM0LTQyNWQtYjBlMS04YTdjMTRiY2FjNDciLCJNb2RpZmllZE9uIjoiMjAyMS0wOC0xOFQxMzoyNDoxNCIsIlByb2plY3QiOnsiJHJlZiI6IjUifX0sIlVzZU51bWJlcmluZ1R5cGVPZlBhcmVudERvY3VtZW50IjpmYWxzZX1dLCJGb3JtYXR0ZWRUZXh0Ijp7IiRpZCI6IjExIiwiQ291bnQiOjEsIlRleHRVbml0cyI6W3siJGlkIjoiMTIiLCJGb250U3R5bGUiOnsiJGlkIjoiMTMiLCJOZXV0cmFsIjp0cnVlfSwiUmVhZGluZ09yZGVyIjoxLCJUZXh0IjoiWzFdIn1dfSwiVGFnIjoiQ2l0YXZpUGxhY2Vob2xkZXIjNzUzMGQ4MjAtYTcwOS00MWE3LThkYjktYzk3YjBmZjE1ZThlIiwiVGV4dCI6IlsxXSIsIldBSVZlcnNpb24iOiI2LjEwLjAuMCJ9}</w:instrText>
          </w:r>
          <w:r w:rsidR="004D03E1">
            <w:fldChar w:fldCharType="separate"/>
          </w:r>
          <w:r w:rsidR="004D03E1">
            <w:t>[1]</w:t>
          </w:r>
          <w:r w:rsidR="004D03E1">
            <w:fldChar w:fldCharType="end"/>
          </w:r>
        </w:sdtContent>
      </w:sdt>
      <w:r w:rsidR="00DB2942">
        <w:t xml:space="preserve">. </w:t>
      </w:r>
      <w:r w:rsidR="00DD270F">
        <w:t>Umgerechnet</w:t>
      </w:r>
      <w:r w:rsidR="00DB2942">
        <w:t xml:space="preserve"> in Liter sind dies </w:t>
      </w:r>
      <w:r w:rsidR="001568FD" w:rsidRPr="001568FD">
        <w:t>26</w:t>
      </w:r>
      <w:r w:rsidR="001568FD">
        <w:t>.</w:t>
      </w:r>
      <w:r w:rsidR="001568FD" w:rsidRPr="001568FD">
        <w:t>000</w:t>
      </w:r>
      <w:r w:rsidR="001568FD">
        <w:t>.</w:t>
      </w:r>
      <w:r w:rsidR="001568FD" w:rsidRPr="001568FD">
        <w:t>000</w:t>
      </w:r>
      <w:r w:rsidR="001568FD">
        <w:t>.</w:t>
      </w:r>
      <w:r w:rsidR="001568FD" w:rsidRPr="001568FD">
        <w:t>000</w:t>
      </w:r>
      <w:r w:rsidR="00DD270F">
        <w:t xml:space="preserve"> Liter (26 Milliarden Liter).</w:t>
      </w:r>
      <w:r w:rsidR="004D03E1">
        <w:t xml:space="preserve"> </w:t>
      </w:r>
      <w:r w:rsidR="00154714">
        <w:t xml:space="preserve">Davon wurden von Deutschland allein </w:t>
      </w:r>
      <w:r w:rsidR="003B7138">
        <w:t xml:space="preserve">8,4 </w:t>
      </w:r>
      <w:proofErr w:type="spellStart"/>
      <w:r w:rsidR="003B7138">
        <w:t>mhl</w:t>
      </w:r>
      <w:proofErr w:type="spellEnd"/>
      <w:r w:rsidR="003B7138">
        <w:t xml:space="preserve"> produziert</w:t>
      </w:r>
      <w:r w:rsidR="001B3D4D">
        <w:t xml:space="preserve"> </w:t>
      </w:r>
      <w:sdt>
        <w:sdtPr>
          <w:alias w:val="To edit, see citavi.com/edit"/>
          <w:tag w:val="CitaviPlaceholder#40f2294a-9643-4937-b048-ad588849f0fe"/>
          <w:id w:val="-90697147"/>
          <w:placeholder>
            <w:docPart w:val="DefaultPlaceholder_-1854013440"/>
          </w:placeholder>
        </w:sdtPr>
        <w:sdtContent>
          <w:r w:rsidR="001B3D4D">
            <w:fldChar w:fldCharType="begin"/>
          </w:r>
          <w:r w:rsidR="001B3D4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lYzI0NDgxLTk4NWQtNGM4Ni05ZmRkLTUyY2IzMjc1NzE0MC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cWpmeHg0cTAxN3YwbGg1bDM3M2pnN2RpdHY4MW0xbDZnbHMiLCJDcmVhdGVkT24iOiIyMDIxLTA4LTE4VDExOjE5OjQyWiIsIk1vZGlmaWVkQnkiOiJxamZ4eDRxMDE3djBsaDVsMzczamc3ZGl0djgxbTFsNmdscyIsIklkIjoiZGJhMDA0MTItMzgxZC00MDIxLWI5NDMtZjcwY2NiYjAxM2RmIiwiTW9kaWZpZWRPbiI6IjIwMjEtMDgtMThUMTE6MTk6NDJa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cWpmeHg0cTAxN3YwbGg1bDM3M2pnN2RpdHY4MW0xbDZnbHMiLCJDcmVhdGVkT24iOiIyMDIxLTA4LTE4VDExOjIwOjQzWiIsIk1vZGlmaWVkQnkiOiJxamZ4eDRxMDE3djBsaDVsMzczamc3ZGl0djgxbTFsNmdscyIsIklkIjoiZDQ2ZGY3NjktODA4OC00M2ZiLWI2ZDQtOTU3NmYwODcyODU1IiwiTW9kaWZpZWRPbiI6IjIwMjEtMDgtMThUMTE6MjA6NDNaIiwiUHJvamVjdCI6eyIkcmVmIjoiNSJ9fV0sIkRhdGUiOiIyMC4wNC4y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cWpmeHg0cTAxN3YwbGg1bDM3M2pnN2RpdHY4MW0xbDZnbHMiLCJDcmVhdGVkT24iOiIyMDIxLTA4LTE4VDExOjIxOjQ4WiIsIk1vZGlmaWVkQnkiOiJxamZ4eDRxMDE3djBsaDVsMzczamc3ZGl0djgxbTFsNmdscyIsIklkIjoiNjMyMzVmMjktZDg4Ni00ZGE0LTg1MTctZTA2MmQzYjAyNzdlIiwiTW9kaWZpZWRPbiI6IjIwMjEtMDgtMThUMTE6MjE6NDhaIiwiUHJvamVjdCI6eyIkcmVmIjoiNSJ9fV0sIk9ubGluZUFkZHJlc3MiOiJodHRwczovL3d3dy5vaXYuaW50L3B1YmxpYy9tZWRpYXMvNzg4MC9vaXYtc3RhdGUtb2YtdGhlLXZpdGl2aW5pY3VsdHVyYWwtd29ybGQtMjAyMC1wcHQucGRmIiwiT3JnYW5pemF0aW9ucyI6W3siJHJlZiI6IjYifV0sIk90aGVyc0ludm9sdmVkIjpbXSwiUGxhY2VPZlB1YmxpY2F0aW9uIjoiby4gTy4iLCJQdWJsaXNoZXJzIjpbXSwiUXVvdGF0aW9ucyI6W10sIlJhdGluZyI6MCwiUmVmZXJlbmNlVHlwZSI6IkxlY3R1cmUiLCJTZXJpZXNUaXRsZSI6eyIkaWQiOiIxMCIsIiR0eXBlIjoiU3dpc3NBY2FkZW1pYy5DaXRhdmkuU2VyaWVzVGl0bGUsIFN3aXNzQWNhZGVtaWMuQ2l0YXZpIiwiRWRpdG9ycyI6W10sIk5hbWUiOiJPSVYgUHJlc3MgQ29uZmVyZW5jZSIsIlByb3RlY3RlZCI6ZmFsc2UsIkNyZWF0ZWRCeSI6InFqZnh4NHEwMTd2MGxoNWwzNzNqZzdkaXR2ODFtMWw2Z2xzIiwiQ3JlYXRlZE9uIjoiMjAyMS0wOC0xOFQxMToyMzo0NloiLCJNb2RpZmllZEJ5IjoicWpmeHg0cTAxN3YwbGg1bDM3M2pnN2RpdHY4MW0xbDZnbHMiLCJJZCI6Ijk1MTFhMTEwLWU4N2YtNGRmOC04MzJhLTc3ZjI2YWZkMWEwMSIsIk1vZGlmaWVkT24iOiIyMDIxLTA4LTE4VDExOjIzOjQ2WiIsIlByb2plY3QiOnsiJHJlZiI6IjUifX0sIlNob3J0VGl0bGUiOiJSb2NhIDIwLjA0LjIwMjEg4oCTIFN0YXRlIG9mIHRoZSBWaXRpdmluaWN1bHR1cmFsIFdvcmxkIiwiU2hvcnRUaXRsZVVwZGF0ZVR5cGUiOjAsIlN0YXRpY0lkcyI6WyJkOWEyOTUyMS1lYzMwLTQzYWEtYWVhYy0xYTQ3ZTgwYjhiZmYiXSwiVGFibGVPZkNvbnRlbnRzQ29tcGxleGl0eSI6MCwiVGFibGVPZkNvbnRlbnRzU291cmNlVGV4dEZvcm1hdCI6MCwiVGFza3MiOltdLCJUaXRsZSI6IlN0YXRlIG9mIHRoZSBWaXRpdmluaWN1bHR1cmFsIFdvcmxkIGluIDIwMjAiLCJUcmFuc2xhdG9ycyI6W10sIlllYXIiOiIyMDIxIiwiWWVhclJlc29sdmVkIjoiMjAuMDQuMjAyMSIsIkNyZWF0ZWRCeSI6InFqZnh4NHEwMTd2MGxoNWwzNzNqZzdkaXR2ODFtMWw2Z2xzIiwiQ3JlYXRlZE9uIjoiMjAyMS0wOC0xOFQxMToxOTowNloiLCJNb2RpZmllZEJ5IjoiX0FkbWluIiwiSWQiOiI4N2Q2MjE2Mi1jYTM0LTQyNWQtYjBlMS04YTdjMTRiY2FjNDciLCJNb2RpZmllZE9uIjoiMjAyMS0wOC0xOFQxMzoyNDoxNCIsIlByb2plY3QiOnsiJHJlZiI6IjUifX0sIlVzZU51bWJlcmluZ1R5cGVPZlBhcmVudERvY3VtZW50IjpmYWxzZX1dLCJGb3JtYXR0ZWRUZXh0Ijp7IiRpZCI6IjExIiwiQ291bnQiOjEsIlRleHRVbml0cyI6W3siJGlkIjoiMTIiLCJGb250U3R5bGUiOnsiJGlkIjoiMTMiLCJOZXV0cmFsIjp0cnVlfSwiUmVhZGluZ09yZGVyIjoxLCJUZXh0IjoiWzFdIn1dfSwiVGFnIjoiQ2l0YXZpUGxhY2Vob2xkZXIjNDBmMjI5NGEtOTY0My00OTM3LWIwNDgtYWQ1ODg4NDlmMGZlIiwiVGV4dCI6IlsxXSIsIldBSVZlcnNpb24iOiI2LjEwLjAuMCJ9}</w:instrText>
          </w:r>
          <w:r w:rsidR="001B3D4D">
            <w:fldChar w:fldCharType="separate"/>
          </w:r>
          <w:r w:rsidR="001B3D4D">
            <w:t>[1]</w:t>
          </w:r>
          <w:r w:rsidR="001B3D4D">
            <w:fldChar w:fldCharType="end"/>
          </w:r>
        </w:sdtContent>
      </w:sdt>
      <w:r w:rsidR="003B7138">
        <w:t>. Was jedoch von der Führenden Wein</w:t>
      </w:r>
      <w:r w:rsidR="006C1565">
        <w:t xml:space="preserve">produktionsnation Italien mit 49,1 </w:t>
      </w:r>
      <w:proofErr w:type="spellStart"/>
      <w:r w:rsidR="006C1565">
        <w:t>mhl</w:t>
      </w:r>
      <w:proofErr w:type="spellEnd"/>
      <w:r w:rsidR="006C1565">
        <w:t xml:space="preserve"> rund um das neunfache </w:t>
      </w:r>
      <w:r w:rsidR="00531DFF">
        <w:t>übertroffen wird</w:t>
      </w:r>
      <w:r w:rsidR="001B3D4D">
        <w:t xml:space="preserve"> </w:t>
      </w:r>
      <w:sdt>
        <w:sdtPr>
          <w:alias w:val="To edit, see citavi.com/edit"/>
          <w:tag w:val="CitaviPlaceholder#7df7ed3c-9429-45c2-aeb8-a9f872296d27"/>
          <w:id w:val="-101960996"/>
          <w:placeholder>
            <w:docPart w:val="DefaultPlaceholder_-1854013440"/>
          </w:placeholder>
        </w:sdtPr>
        <w:sdtContent>
          <w:r w:rsidR="001B3D4D">
            <w:fldChar w:fldCharType="begin"/>
          </w:r>
          <w:r w:rsidR="001B3D4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zN2ZmMzI4LTJiNjgtNDQzYi04YTAwLWRiZjFkZWE1YzUxZi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cWpmeHg0cTAxN3YwbGg1bDM3M2pnN2RpdHY4MW0xbDZnbHMiLCJDcmVhdGVkT24iOiIyMDIxLTA4LTE4VDExOjE5OjQyWiIsIk1vZGlmaWVkQnkiOiJxamZ4eDRxMDE3djBsaDVsMzczamc3ZGl0djgxbTFsNmdscyIsIklkIjoiZGJhMDA0MTItMzgxZC00MDIxLWI5NDMtZjcwY2NiYjAxM2RmIiwiTW9kaWZpZWRPbiI6IjIwMjEtMDgtMThUMTE6MTk6NDJa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cWpmeHg0cTAxN3YwbGg1bDM3M2pnN2RpdHY4MW0xbDZnbHMiLCJDcmVhdGVkT24iOiIyMDIxLTA4LTE4VDExOjIwOjQzWiIsIk1vZGlmaWVkQnkiOiJxamZ4eDRxMDE3djBsaDVsMzczamc3ZGl0djgxbTFsNmdscyIsIklkIjoiZDQ2ZGY3NjktODA4OC00M2ZiLWI2ZDQtOTU3NmYwODcyODU1IiwiTW9kaWZpZWRPbiI6IjIwMjEtMDgtMThUMTE6MjA6NDNaIiwiUHJvamVjdCI6eyIkcmVmIjoiNSJ9fV0sIkRhdGUiOiIyMC4wNC4y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cWpmeHg0cTAxN3YwbGg1bDM3M2pnN2RpdHY4MW0xbDZnbHMiLCJDcmVhdGVkT24iOiIyMDIxLTA4LTE4VDExOjIxOjQ4WiIsIk1vZGlmaWVkQnkiOiJxamZ4eDRxMDE3djBsaDVsMzczamc3ZGl0djgxbTFsNmdscyIsIklkIjoiNjMyMzVmMjktZDg4Ni00ZGE0LTg1MTctZTA2MmQzYjAyNzdlIiwiTW9kaWZpZWRPbiI6IjIwMjEtMDgtMThUMTE6MjE6NDhaIiwiUHJvamVjdCI6eyIkcmVmIjoiNSJ9fV0sIk9ubGluZUFkZHJlc3MiOiJodHRwczovL3d3dy5vaXYuaW50L3B1YmxpYy9tZWRpYXMvNzg4MC9vaXYtc3RhdGUtb2YtdGhlLXZpdGl2aW5pY3VsdHVyYWwtd29ybGQtMjAyMC1wcHQucGRmIiwiT3JnYW5pemF0aW9ucyI6W3siJHJlZiI6IjYifV0sIk90aGVyc0ludm9sdmVkIjpbXSwiUGxhY2VPZlB1YmxpY2F0aW9uIjoiby4gTy4iLCJQdWJsaXNoZXJzIjpbXSwiUXVvdGF0aW9ucyI6W10sIlJhdGluZyI6MCwiUmVmZXJlbmNlVHlwZSI6IkxlY3R1cmUiLCJTZXJpZXNUaXRsZSI6eyIkaWQiOiIxMCIsIiR0eXBlIjoiU3dpc3NBY2FkZW1pYy5DaXRhdmkuU2VyaWVzVGl0bGUsIFN3aXNzQWNhZGVtaWMuQ2l0YXZpIiwiRWRpdG9ycyI6W10sIk5hbWUiOiJPSVYgUHJlc3MgQ29uZmVyZW5jZSIsIlByb3RlY3RlZCI6ZmFsc2UsIkNyZWF0ZWRCeSI6InFqZnh4NHEwMTd2MGxoNWwzNzNqZzdkaXR2ODFtMWw2Z2xzIiwiQ3JlYXRlZE9uIjoiMjAyMS0wOC0xOFQxMToyMzo0NloiLCJNb2RpZmllZEJ5IjoicWpmeHg0cTAxN3YwbGg1bDM3M2pnN2RpdHY4MW0xbDZnbHMiLCJJZCI6Ijk1MTFhMTEwLWU4N2YtNGRmOC04MzJhLTc3ZjI2YWZkMWEwMSIsIk1vZGlmaWVkT24iOiIyMDIxLTA4LTE4VDExOjIzOjQ2WiIsIlByb2plY3QiOnsiJHJlZiI6IjUifX0sIlNob3J0VGl0bGUiOiJSb2NhIDIwLjA0LjIwMjEg4oCTIFN0YXRlIG9mIHRoZSBWaXRpdmluaWN1bHR1cmFsIFdvcmxkIiwiU2hvcnRUaXRsZVVwZGF0ZVR5cGUiOjAsIlN0YXRpY0lkcyI6WyJkOWEyOTUyMS1lYzMwLTQzYWEtYWVhYy0xYTQ3ZTgwYjhiZmYiXSwiVGFibGVPZkNvbnRlbnRzQ29tcGxleGl0eSI6MCwiVGFibGVPZkNvbnRlbnRzU291cmNlVGV4dEZvcm1hdCI6MCwiVGFza3MiOltdLCJUaXRsZSI6IlN0YXRlIG9mIHRoZSBWaXRpdmluaWN1bHR1cmFsIFdvcmxkIGluIDIwMjAiLCJUcmFuc2xhdG9ycyI6W10sIlllYXIiOiIyMDIxIiwiWWVhclJlc29sdmVkIjoiMjAuMDQuMjAyMSIsIkNyZWF0ZWRCeSI6InFqZnh4NHEwMTd2MGxoNWwzNzNqZzdkaXR2ODFtMWw2Z2xzIiwiQ3JlYXRlZE9uIjoiMjAyMS0wOC0xOFQxMToxOTowNloiLCJNb2RpZmllZEJ5IjoiX0FkbWluIiwiSWQiOiI4N2Q2MjE2Mi1jYTM0LTQyNWQtYjBlMS04YTdjMTRiY2FjNDciLCJNb2RpZmllZE9uIjoiMjAyMS0wOC0xOFQxMzoyNDoxNCIsIlByb2plY3QiOnsiJHJlZiI6IjUifX0sIlVzZU51bWJlcmluZ1R5cGVPZlBhcmVudERvY3VtZW50IjpmYWxzZX1dLCJGb3JtYXR0ZWRUZXh0Ijp7IiRpZCI6IjExIiwiQ291bnQiOjEsIlRleHRVbml0cyI6W3siJGlkIjoiMTIiLCJGb250U3R5bGUiOnsiJGlkIjoiMTMiLCJOZXV0cmFsIjp0cnVlfSwiUmVhZGluZ09yZGVyIjoxLCJUZXh0IjoiWzFdIn1dfSwiVGFnIjoiQ2l0YXZpUGxhY2Vob2xkZXIjN2RmN2VkM2MtOTQyOS00NWMyLWFlYjgtYTlmODcyMjk2ZDI3IiwiVGV4dCI6IlsxXSIsIldBSVZlcnNpb24iOiI2LjEwLjAuMCJ9}</w:instrText>
          </w:r>
          <w:r w:rsidR="001B3D4D">
            <w:fldChar w:fldCharType="separate"/>
          </w:r>
          <w:r w:rsidR="001B3D4D">
            <w:t>[1]</w:t>
          </w:r>
          <w:r w:rsidR="001B3D4D">
            <w:fldChar w:fldCharType="end"/>
          </w:r>
        </w:sdtContent>
      </w:sdt>
      <w:r w:rsidR="00531DFF">
        <w:t xml:space="preserve">. Aus diesen Zahlen lässt sich bereits erahnen das es Weine in den verschiedensten Arten </w:t>
      </w:r>
      <w:r w:rsidR="00DF1342">
        <w:t xml:space="preserve">und Geschmäckern gibt. Aus dieser Vielfalt an Weinen wurde </w:t>
      </w:r>
      <w:r w:rsidR="000706D8">
        <w:t>ein Datensatz zusammengestellt mit rund 21 Tausend Datensätzen rund um verschiedene Weine</w:t>
      </w:r>
      <w:r w:rsidR="00A50D41">
        <w:t>. Diese wurden dabei in den verschiedensten Kategorien bewertet und werden nun mithilfe von verschiedenen Visualisierungstechniken in diesem Projektbericht genauer analysiert.</w:t>
      </w:r>
    </w:p>
    <w:p w14:paraId="7FA5FAA4" w14:textId="74E8D085" w:rsidR="00184993" w:rsidRDefault="00AB58E5" w:rsidP="00184993">
      <w:r>
        <w:t xml:space="preserve">Dabei ist das Hauptziel aus diesen </w:t>
      </w:r>
      <w:r w:rsidR="0014447E">
        <w:t>verschiedenen</w:t>
      </w:r>
      <w:r>
        <w:t xml:space="preserve"> </w:t>
      </w:r>
      <w:r w:rsidR="0014447E">
        <w:t xml:space="preserve">Daten möglichst viel Erkenntnisse zu generieren </w:t>
      </w:r>
      <w:r w:rsidR="00DF0069">
        <w:t>um so vielleicht neue Einsichten in das Thema rund um die Weine zu erhalten.</w:t>
      </w:r>
      <w:r w:rsidR="00216789">
        <w:t xml:space="preserve"> Insbe</w:t>
      </w:r>
      <w:r w:rsidR="00E32161">
        <w:t xml:space="preserve">sondere ob es verschiedene Zusammenhänge zwischen den verschiedenen Eigenschaften, welche in dem Datensatz analysiert worden sind, gibt. </w:t>
      </w:r>
      <w:r w:rsidR="000A632F">
        <w:t xml:space="preserve">Darüber hinaus wäre es wichtig zu </w:t>
      </w:r>
      <w:r w:rsidR="004E5136">
        <w:t>wissen,</w:t>
      </w:r>
      <w:r w:rsidR="000A632F">
        <w:t xml:space="preserve"> ob es auch einen Zusammenhang zwischen den Produktionsmengen von Weinen</w:t>
      </w:r>
      <w:r w:rsidR="004E5136">
        <w:t xml:space="preserve"> gibt und den verschieden Weinarten innerhalb eines Landes. Zusätzlich sollte überprüft </w:t>
      </w:r>
      <w:r w:rsidR="00C90547">
        <w:t>werden,</w:t>
      </w:r>
      <w:r w:rsidR="004E5136">
        <w:t xml:space="preserve"> ob es zwischen den einzelne</w:t>
      </w:r>
      <w:r w:rsidR="00B53C34">
        <w:t xml:space="preserve">n </w:t>
      </w:r>
      <w:r w:rsidR="00C90547">
        <w:t>Kategorien,</w:t>
      </w:r>
      <w:r w:rsidR="00B53C34">
        <w:t xml:space="preserve"> welche im Datensatz behandelt worden sind, </w:t>
      </w:r>
      <w:r w:rsidR="0017049A">
        <w:t>Eigenschafts</w:t>
      </w:r>
      <w:r w:rsidR="00B53C34">
        <w:t>übergreifende Eigenschaften gibt.</w:t>
      </w:r>
      <w:r w:rsidR="004F439A">
        <w:t xml:space="preserve"> Diese Fragen werden anschließend in diesem Bericht mithilfe von den drei Visualisierungstechniken des Scatterplots, </w:t>
      </w:r>
      <w:r w:rsidR="00C90547" w:rsidRPr="00C90547">
        <w:t>Baumhierarchie</w:t>
      </w:r>
      <w:r w:rsidR="00C90547" w:rsidRPr="00C90547">
        <w:t xml:space="preserve"> </w:t>
      </w:r>
      <w:r w:rsidR="004F439A">
        <w:t xml:space="preserve">und Parallele Koordinaten </w:t>
      </w:r>
      <w:r w:rsidR="00C90547">
        <w:t>beantwortet</w:t>
      </w:r>
      <w:r w:rsidR="004F439A">
        <w:t>.</w:t>
      </w:r>
    </w:p>
    <w:p w14:paraId="4F51B7F1" w14:textId="1772C6B6" w:rsidR="008F593C" w:rsidRPr="00537FBC" w:rsidRDefault="008F593C" w:rsidP="00537FBC">
      <w:pPr>
        <w:pStyle w:val="berschrift2"/>
      </w:pPr>
      <w:bookmarkStart w:id="2" w:name="_Toc79327779"/>
      <w:r w:rsidRPr="00537FBC">
        <w:t>Anwendungshintergrund</w:t>
      </w:r>
      <w:bookmarkEnd w:id="2"/>
    </w:p>
    <w:p w14:paraId="293DE74C" w14:textId="4512CD6E" w:rsidR="00C42A22" w:rsidRDefault="00641A0B" w:rsidP="00537FBC">
      <w:pPr>
        <w:pStyle w:val="Listenabsatz"/>
        <w:numPr>
          <w:ilvl w:val="0"/>
          <w:numId w:val="10"/>
        </w:numPr>
      </w:pPr>
      <w:r>
        <w:t>Erklärung der Informationsvisualisierungen</w:t>
      </w:r>
    </w:p>
    <w:p w14:paraId="7D5FCAE6" w14:textId="3FE82DB4" w:rsidR="00A275B4" w:rsidRDefault="00A275B4" w:rsidP="00A275B4">
      <w:pPr>
        <w:pStyle w:val="Listenabsatz"/>
        <w:numPr>
          <w:ilvl w:val="1"/>
          <w:numId w:val="10"/>
        </w:numPr>
      </w:pPr>
      <w:r>
        <w:t xml:space="preserve">Was ist ein </w:t>
      </w:r>
      <w:proofErr w:type="spellStart"/>
      <w:r>
        <w:t>Scatterplott</w:t>
      </w:r>
      <w:proofErr w:type="spellEnd"/>
      <w:r>
        <w:t xml:space="preserve">/ parallele Koordinaten/ </w:t>
      </w:r>
      <w:proofErr w:type="spellStart"/>
      <w:r>
        <w:t>Baumhierachie</w:t>
      </w:r>
      <w:proofErr w:type="spellEnd"/>
      <w:r>
        <w:t>?</w:t>
      </w:r>
    </w:p>
    <w:p w14:paraId="20356FDB" w14:textId="77777777" w:rsidR="00A9168F" w:rsidRDefault="00A9168F" w:rsidP="00A9168F">
      <w:pPr>
        <w:pStyle w:val="Listenabsatz"/>
        <w:numPr>
          <w:ilvl w:val="0"/>
          <w:numId w:val="10"/>
        </w:numPr>
      </w:pPr>
      <w:r>
        <w:t>Hintergrund Daten bereitstellen?</w:t>
      </w:r>
    </w:p>
    <w:p w14:paraId="48BDE38D" w14:textId="6B3ADD4D" w:rsidR="00C738FD" w:rsidRDefault="00A9168F" w:rsidP="00A9168F">
      <w:pPr>
        <w:pStyle w:val="Listenabsatz"/>
        <w:numPr>
          <w:ilvl w:val="1"/>
          <w:numId w:val="10"/>
        </w:numPr>
      </w:pPr>
      <w:r>
        <w:t>Informationen zu verschiedenen Daten</w:t>
      </w:r>
    </w:p>
    <w:p w14:paraId="1875C3D8" w14:textId="09E89C4A" w:rsidR="00656F12" w:rsidRDefault="00E42317" w:rsidP="00656F12">
      <w:pPr>
        <w:pStyle w:val="Listenabsatz"/>
        <w:numPr>
          <w:ilvl w:val="2"/>
          <w:numId w:val="10"/>
        </w:numPr>
      </w:pPr>
      <w:r>
        <w:t>Wie kann der Körper/ Süße/</w:t>
      </w:r>
      <w:r w:rsidR="00E32AD2">
        <w:t xml:space="preserve"> Säure/ Gerbstoffe bestimmt werden?</w:t>
      </w:r>
    </w:p>
    <w:p w14:paraId="7B78FAEE" w14:textId="57F65E1B" w:rsidR="00E32AD2" w:rsidRDefault="00E32AD2" w:rsidP="00656F12">
      <w:pPr>
        <w:pStyle w:val="Listenabsatz"/>
        <w:numPr>
          <w:ilvl w:val="2"/>
          <w:numId w:val="10"/>
        </w:numPr>
      </w:pPr>
      <w:r>
        <w:t>Was haben die Jahre für Einfluss auf die Weine?</w:t>
      </w:r>
    </w:p>
    <w:p w14:paraId="4AC7D4E8" w14:textId="394FC5A7" w:rsidR="00C738FD" w:rsidRPr="00C42A22" w:rsidRDefault="00E32AD2" w:rsidP="00656F12">
      <w:pPr>
        <w:pStyle w:val="Listenabsatz"/>
        <w:numPr>
          <w:ilvl w:val="2"/>
          <w:numId w:val="10"/>
        </w:numPr>
      </w:pPr>
      <w:r>
        <w:t>Was bedeuten die Felder Verwendung und Type (Sorte, Lokal, Produzent)</w:t>
      </w:r>
    </w:p>
    <w:p w14:paraId="7F944F39" w14:textId="6DAFE00F" w:rsidR="008F593C" w:rsidRDefault="008F593C" w:rsidP="00537FBC">
      <w:pPr>
        <w:pStyle w:val="berschrift2"/>
      </w:pPr>
      <w:bookmarkStart w:id="3" w:name="_Toc79327780"/>
      <w:r>
        <w:t>Zielgruppen</w:t>
      </w:r>
      <w:bookmarkEnd w:id="3"/>
    </w:p>
    <w:p w14:paraId="5BE9EE53" w14:textId="50BE7CF0" w:rsidR="008F593C" w:rsidRDefault="00997FE8" w:rsidP="00537FBC">
      <w:pPr>
        <w:pStyle w:val="Listenabsatz"/>
        <w:numPr>
          <w:ilvl w:val="0"/>
          <w:numId w:val="10"/>
        </w:numPr>
      </w:pPr>
      <w:r>
        <w:t>Weininteressierte</w:t>
      </w:r>
    </w:p>
    <w:p w14:paraId="7DD89B93" w14:textId="77777777" w:rsidR="001A7F62" w:rsidRDefault="00997FE8" w:rsidP="00537FBC">
      <w:pPr>
        <w:pStyle w:val="Listenabsatz"/>
        <w:numPr>
          <w:ilvl w:val="1"/>
          <w:numId w:val="10"/>
        </w:numPr>
      </w:pPr>
      <w:r>
        <w:t>Vorwissen</w:t>
      </w:r>
    </w:p>
    <w:p w14:paraId="36CBEBB7" w14:textId="48F5194E" w:rsidR="00997FE8" w:rsidRDefault="00997FE8" w:rsidP="00537FBC">
      <w:pPr>
        <w:pStyle w:val="Listenabsatz"/>
        <w:numPr>
          <w:ilvl w:val="2"/>
          <w:numId w:val="10"/>
        </w:numPr>
      </w:pPr>
      <w:r>
        <w:t>Kaum</w:t>
      </w:r>
      <w:r w:rsidR="00E53077">
        <w:t xml:space="preserve"> bis gar nicht</w:t>
      </w:r>
    </w:p>
    <w:p w14:paraId="48B854F4" w14:textId="77777777" w:rsidR="001A7F62" w:rsidRDefault="00E53077" w:rsidP="00537FBC">
      <w:pPr>
        <w:pStyle w:val="Listenabsatz"/>
        <w:numPr>
          <w:ilvl w:val="1"/>
          <w:numId w:val="10"/>
        </w:numPr>
      </w:pPr>
      <w:r>
        <w:t>Erkenntnisse:</w:t>
      </w:r>
    </w:p>
    <w:p w14:paraId="52F5930E" w14:textId="327835E5" w:rsidR="00997FE8" w:rsidRDefault="001A7F62" w:rsidP="00537FBC">
      <w:pPr>
        <w:pStyle w:val="Listenabsatz"/>
        <w:numPr>
          <w:ilvl w:val="2"/>
          <w:numId w:val="10"/>
        </w:numPr>
      </w:pPr>
      <w:r>
        <w:lastRenderedPageBreak/>
        <w:t>Zusammenhang von verschiedenen Kriterien beim Wein</w:t>
      </w:r>
    </w:p>
    <w:p w14:paraId="75034E3F" w14:textId="109450D2" w:rsidR="001A7F62" w:rsidRDefault="00A21FD0" w:rsidP="00537FBC">
      <w:pPr>
        <w:pStyle w:val="Listenabsatz"/>
        <w:numPr>
          <w:ilvl w:val="3"/>
          <w:numId w:val="10"/>
        </w:numPr>
      </w:pPr>
      <w:r>
        <w:t>Zusammenhänge kurz erklären</w:t>
      </w:r>
    </w:p>
    <w:p w14:paraId="54717461" w14:textId="4AB6E2BA" w:rsidR="00A21FD0" w:rsidRDefault="00FF5DE6" w:rsidP="00537FBC">
      <w:pPr>
        <w:pStyle w:val="Listenabsatz"/>
        <w:numPr>
          <w:ilvl w:val="2"/>
          <w:numId w:val="10"/>
        </w:numPr>
      </w:pPr>
      <w:r>
        <w:t>Informationsgewinnung</w:t>
      </w:r>
    </w:p>
    <w:p w14:paraId="6524E384" w14:textId="30675069" w:rsidR="00FF5DE6" w:rsidRDefault="00FF5DE6" w:rsidP="00537FBC">
      <w:pPr>
        <w:pStyle w:val="Listenabsatz"/>
        <w:numPr>
          <w:ilvl w:val="3"/>
          <w:numId w:val="10"/>
        </w:numPr>
      </w:pPr>
      <w:r>
        <w:t>Kennenlernen von Weinen</w:t>
      </w:r>
    </w:p>
    <w:p w14:paraId="72383194" w14:textId="483B44EB" w:rsidR="00FF5DE6" w:rsidRDefault="00FF5DE6" w:rsidP="00537FBC">
      <w:pPr>
        <w:pStyle w:val="Listenabsatz"/>
        <w:numPr>
          <w:ilvl w:val="2"/>
          <w:numId w:val="10"/>
        </w:numPr>
      </w:pPr>
      <w:r>
        <w:t>Entdeckung neuer Weine welche sie trinken möchten</w:t>
      </w:r>
    </w:p>
    <w:p w14:paraId="24CFD758" w14:textId="1B26CFC1" w:rsidR="00FF5DE6" w:rsidRDefault="00F81C3B" w:rsidP="00537FBC">
      <w:pPr>
        <w:pStyle w:val="Listenabsatz"/>
        <w:numPr>
          <w:ilvl w:val="0"/>
          <w:numId w:val="10"/>
        </w:numPr>
      </w:pPr>
      <w:r>
        <w:t>Weineinkäufer</w:t>
      </w:r>
    </w:p>
    <w:p w14:paraId="3AFCD596" w14:textId="487F7043" w:rsidR="00F81C3B" w:rsidRDefault="00F81C3B" w:rsidP="00537FBC">
      <w:pPr>
        <w:pStyle w:val="Listenabsatz"/>
        <w:numPr>
          <w:ilvl w:val="1"/>
          <w:numId w:val="10"/>
        </w:numPr>
      </w:pPr>
      <w:r>
        <w:t>Vorwissen</w:t>
      </w:r>
    </w:p>
    <w:p w14:paraId="5C02893D" w14:textId="6EC9F0D3" w:rsidR="00F81C3B" w:rsidRDefault="00F81C3B" w:rsidP="00537FBC">
      <w:pPr>
        <w:pStyle w:val="Listenabsatz"/>
        <w:numPr>
          <w:ilvl w:val="2"/>
          <w:numId w:val="10"/>
        </w:numPr>
      </w:pPr>
      <w:r>
        <w:t xml:space="preserve">Vorhanden bis </w:t>
      </w:r>
      <w:r w:rsidR="00F971C1">
        <w:t>Exzellent</w:t>
      </w:r>
    </w:p>
    <w:p w14:paraId="11A4557A" w14:textId="2E606BA4" w:rsidR="00F81C3B" w:rsidRDefault="00F81C3B" w:rsidP="00537FBC">
      <w:pPr>
        <w:pStyle w:val="Listenabsatz"/>
        <w:numPr>
          <w:ilvl w:val="1"/>
          <w:numId w:val="10"/>
        </w:numPr>
      </w:pPr>
      <w:r>
        <w:t>Erkenntnisse:</w:t>
      </w:r>
    </w:p>
    <w:p w14:paraId="440E2B99" w14:textId="4D76AF7F" w:rsidR="00F81C3B" w:rsidRDefault="00F81C3B" w:rsidP="00537FBC">
      <w:pPr>
        <w:pStyle w:val="Listenabsatz"/>
        <w:numPr>
          <w:ilvl w:val="2"/>
          <w:numId w:val="10"/>
        </w:numPr>
      </w:pPr>
      <w:r>
        <w:t xml:space="preserve">Entdecken von neuen Sorten die </w:t>
      </w:r>
      <w:r w:rsidR="008F41D5">
        <w:t>sein Sortiment ergänzen</w:t>
      </w:r>
    </w:p>
    <w:p w14:paraId="5D377DBE" w14:textId="30991808" w:rsidR="008F41D5" w:rsidRDefault="008F41D5" w:rsidP="00537FBC">
      <w:pPr>
        <w:pStyle w:val="Listenabsatz"/>
        <w:numPr>
          <w:ilvl w:val="2"/>
          <w:numId w:val="10"/>
        </w:numPr>
      </w:pPr>
      <w:r>
        <w:t xml:space="preserve">Entdeckung von neuen Sorten die ggf. </w:t>
      </w:r>
      <w:r w:rsidR="00F971C1">
        <w:t>Außergewöhnlich</w:t>
      </w:r>
      <w:r>
        <w:t xml:space="preserve"> sind</w:t>
      </w:r>
    </w:p>
    <w:p w14:paraId="6D6E91F4" w14:textId="78885073" w:rsidR="008F41D5" w:rsidRDefault="008F41D5" w:rsidP="00537FBC">
      <w:pPr>
        <w:pStyle w:val="Listenabsatz"/>
        <w:numPr>
          <w:ilvl w:val="2"/>
          <w:numId w:val="10"/>
        </w:numPr>
      </w:pPr>
      <w:r>
        <w:t xml:space="preserve">Beratung der Kunden </w:t>
      </w:r>
      <w:r w:rsidR="00F971C1">
        <w:t>die gewisse Vorlieben haben</w:t>
      </w:r>
    </w:p>
    <w:p w14:paraId="20833A86" w14:textId="45B1743A" w:rsidR="00F971C1" w:rsidRDefault="00F971C1" w:rsidP="00F971C1">
      <w:pPr>
        <w:pStyle w:val="Listenabsatz"/>
        <w:numPr>
          <w:ilvl w:val="0"/>
          <w:numId w:val="10"/>
        </w:numPr>
      </w:pPr>
      <w:r>
        <w:t>Weinexperte</w:t>
      </w:r>
    </w:p>
    <w:p w14:paraId="43C4A432" w14:textId="232489CA" w:rsidR="00F971C1" w:rsidRDefault="00F971C1" w:rsidP="00F971C1">
      <w:pPr>
        <w:pStyle w:val="Listenabsatz"/>
        <w:numPr>
          <w:ilvl w:val="1"/>
          <w:numId w:val="10"/>
        </w:numPr>
      </w:pPr>
      <w:r>
        <w:t>Vorwissen</w:t>
      </w:r>
    </w:p>
    <w:p w14:paraId="4BC6C474" w14:textId="5428C5DD" w:rsidR="00F971C1" w:rsidRDefault="00F971C1" w:rsidP="00F971C1">
      <w:pPr>
        <w:pStyle w:val="Listenabsatz"/>
        <w:numPr>
          <w:ilvl w:val="2"/>
          <w:numId w:val="10"/>
        </w:numPr>
      </w:pPr>
      <w:r>
        <w:t>Gut bis ausgeprägt</w:t>
      </w:r>
    </w:p>
    <w:p w14:paraId="3B3B88D3" w14:textId="0BF4D805" w:rsidR="00F971C1" w:rsidRDefault="00F971C1" w:rsidP="00F971C1">
      <w:pPr>
        <w:pStyle w:val="Listenabsatz"/>
        <w:numPr>
          <w:ilvl w:val="1"/>
          <w:numId w:val="10"/>
        </w:numPr>
      </w:pPr>
      <w:r>
        <w:t>Erkenntnisse:</w:t>
      </w:r>
    </w:p>
    <w:p w14:paraId="4B0FFBB3" w14:textId="777C6310" w:rsidR="00F971C1" w:rsidRDefault="00466741" w:rsidP="00F971C1">
      <w:pPr>
        <w:pStyle w:val="Listenabsatz"/>
        <w:numPr>
          <w:ilvl w:val="2"/>
          <w:numId w:val="10"/>
        </w:numPr>
      </w:pPr>
      <w:r>
        <w:t>Entdecken von neuen Sorten die seinem Geschmack entsprechen</w:t>
      </w:r>
    </w:p>
    <w:p w14:paraId="21A77650" w14:textId="3A87EB0E" w:rsidR="00466741" w:rsidRDefault="007802C2" w:rsidP="00F971C1">
      <w:pPr>
        <w:pStyle w:val="Listenabsatz"/>
        <w:numPr>
          <w:ilvl w:val="2"/>
          <w:numId w:val="10"/>
        </w:numPr>
      </w:pPr>
      <w:r>
        <w:t>Bessere Einschätzung seiner bisherigen Weine</w:t>
      </w:r>
    </w:p>
    <w:p w14:paraId="287D03B6" w14:textId="7105D427" w:rsidR="008F593C" w:rsidRDefault="008F593C" w:rsidP="00537FBC">
      <w:pPr>
        <w:pStyle w:val="berschrift2"/>
      </w:pPr>
      <w:bookmarkStart w:id="4" w:name="_Toc79327781"/>
      <w:r>
        <w:t>Überblick und Beiträge</w:t>
      </w:r>
      <w:bookmarkEnd w:id="4"/>
    </w:p>
    <w:p w14:paraId="601725AF" w14:textId="31DDF89F" w:rsidR="006A6E00" w:rsidRDefault="006A6E00" w:rsidP="006A6E00">
      <w:pPr>
        <w:pStyle w:val="Listenabsatz"/>
        <w:numPr>
          <w:ilvl w:val="0"/>
          <w:numId w:val="10"/>
        </w:numPr>
      </w:pPr>
      <w:r>
        <w:t>Erklären welche Daten verwendet wurden</w:t>
      </w:r>
    </w:p>
    <w:p w14:paraId="2B97A8E8" w14:textId="4956D00B" w:rsidR="00832098" w:rsidRDefault="006A3DD9" w:rsidP="00832098">
      <w:pPr>
        <w:pStyle w:val="Listenabsatz"/>
        <w:numPr>
          <w:ilvl w:val="1"/>
          <w:numId w:val="10"/>
        </w:numPr>
      </w:pPr>
      <w:r>
        <w:t>Ober</w:t>
      </w:r>
      <w:r w:rsidR="00EF5712">
        <w:t>kategorien kurz erklären</w:t>
      </w:r>
    </w:p>
    <w:p w14:paraId="796CAFE8" w14:textId="7C036542" w:rsidR="00832098" w:rsidRDefault="00832098" w:rsidP="00832098">
      <w:pPr>
        <w:pStyle w:val="Listenabsatz"/>
        <w:numPr>
          <w:ilvl w:val="0"/>
          <w:numId w:val="10"/>
        </w:numPr>
      </w:pPr>
      <w:r>
        <w:t>Visualisierungstechniken erklären</w:t>
      </w:r>
    </w:p>
    <w:p w14:paraId="0C088F13" w14:textId="041F607E" w:rsidR="007562E6" w:rsidRDefault="00E87D66" w:rsidP="007562E6">
      <w:pPr>
        <w:pStyle w:val="Listenabsatz"/>
        <w:numPr>
          <w:ilvl w:val="0"/>
          <w:numId w:val="10"/>
        </w:numPr>
      </w:pPr>
      <w:r>
        <w:t>Beiträge</w:t>
      </w:r>
    </w:p>
    <w:p w14:paraId="42C57EC4" w14:textId="1C75765F" w:rsidR="00C81A9E" w:rsidRDefault="00CF11B1" w:rsidP="00C81A9E">
      <w:pPr>
        <w:pStyle w:val="Listenabsatz"/>
        <w:numPr>
          <w:ilvl w:val="1"/>
          <w:numId w:val="10"/>
        </w:numPr>
      </w:pPr>
      <w:r>
        <w:t>Mehrwert der Techniken für die Darstellung der Daten</w:t>
      </w:r>
    </w:p>
    <w:p w14:paraId="2AA571A6" w14:textId="1F19FF82" w:rsidR="006E7B5E" w:rsidRDefault="00E92AC8" w:rsidP="006E7B5E">
      <w:pPr>
        <w:pStyle w:val="Listenabsatz"/>
        <w:numPr>
          <w:ilvl w:val="2"/>
          <w:numId w:val="10"/>
        </w:numPr>
      </w:pPr>
      <w:proofErr w:type="spellStart"/>
      <w:r>
        <w:t>Sacatterplott</w:t>
      </w:r>
      <w:proofErr w:type="spellEnd"/>
      <w:r>
        <w:t xml:space="preserve"> -&gt; Gegenüberstellung von Dimensionen</w:t>
      </w:r>
    </w:p>
    <w:p w14:paraId="07A8D52E" w14:textId="77777777" w:rsidR="00F971C1" w:rsidRPr="00F971C1" w:rsidRDefault="00F971C1" w:rsidP="00F971C1"/>
    <w:p w14:paraId="67ACD8C4" w14:textId="730D8B74" w:rsidR="008F593C" w:rsidRDefault="008F593C" w:rsidP="00537FBC">
      <w:pPr>
        <w:pStyle w:val="berschrift1"/>
      </w:pPr>
      <w:bookmarkStart w:id="5" w:name="_Toc79327782"/>
      <w:r>
        <w:t>Daten</w:t>
      </w:r>
      <w:bookmarkEnd w:id="5"/>
    </w:p>
    <w:p w14:paraId="69ABDC05" w14:textId="5D1983F0" w:rsidR="006A6E00" w:rsidRDefault="00834BA0" w:rsidP="00834BA0">
      <w:pPr>
        <w:pStyle w:val="Listenabsatz"/>
        <w:numPr>
          <w:ilvl w:val="0"/>
          <w:numId w:val="10"/>
        </w:numPr>
      </w:pPr>
      <w:r>
        <w:t>Beschreibung der gegebenen Daten</w:t>
      </w:r>
    </w:p>
    <w:p w14:paraId="44773FC0" w14:textId="3FF4A297" w:rsidR="00834BA0" w:rsidRDefault="00985D79" w:rsidP="00834BA0">
      <w:pPr>
        <w:pStyle w:val="Listenabsatz"/>
        <w:numPr>
          <w:ilvl w:val="0"/>
          <w:numId w:val="10"/>
        </w:numPr>
      </w:pPr>
      <w:r>
        <w:t>Eignung der Daten für die Zielgruppen</w:t>
      </w:r>
    </w:p>
    <w:p w14:paraId="270E43B0" w14:textId="736AF911" w:rsidR="00985D79" w:rsidRDefault="00985D79" w:rsidP="00985D79">
      <w:pPr>
        <w:pStyle w:val="Listenabsatz"/>
        <w:numPr>
          <w:ilvl w:val="1"/>
          <w:numId w:val="10"/>
        </w:numPr>
      </w:pPr>
      <w:r>
        <w:t>Weintressierte</w:t>
      </w:r>
    </w:p>
    <w:p w14:paraId="69E1E3DB" w14:textId="01DF97C7" w:rsidR="00985D79" w:rsidRDefault="00985D79" w:rsidP="00985D79">
      <w:pPr>
        <w:pStyle w:val="Listenabsatz"/>
        <w:numPr>
          <w:ilvl w:val="2"/>
          <w:numId w:val="10"/>
        </w:numPr>
      </w:pPr>
      <w:r>
        <w:t>Gut</w:t>
      </w:r>
    </w:p>
    <w:p w14:paraId="79CE4E1C" w14:textId="02917883" w:rsidR="00985D79" w:rsidRDefault="00985D79" w:rsidP="00985D79">
      <w:pPr>
        <w:pStyle w:val="Listenabsatz"/>
        <w:numPr>
          <w:ilvl w:val="1"/>
          <w:numId w:val="10"/>
        </w:numPr>
      </w:pPr>
      <w:r>
        <w:t>Weinexperte/ Weinverkäufer</w:t>
      </w:r>
    </w:p>
    <w:p w14:paraId="21C8E6A0" w14:textId="05099DF2" w:rsidR="00985D79" w:rsidRDefault="00985D79" w:rsidP="00985D79">
      <w:pPr>
        <w:pStyle w:val="Listenabsatz"/>
        <w:numPr>
          <w:ilvl w:val="2"/>
          <w:numId w:val="10"/>
        </w:numPr>
      </w:pPr>
      <w:r>
        <w:t>Teilweise</w:t>
      </w:r>
    </w:p>
    <w:p w14:paraId="5CFCFEBD" w14:textId="6057BEE1" w:rsidR="00985D79" w:rsidRDefault="009D3347" w:rsidP="00985D79">
      <w:pPr>
        <w:pStyle w:val="Listenabsatz"/>
        <w:numPr>
          <w:ilvl w:val="2"/>
          <w:numId w:val="10"/>
        </w:numPr>
      </w:pPr>
      <w:r>
        <w:t>Daten können unvollständig sein -&gt; und haben zu wenig Aussagekraft mit Body, Süße usw.</w:t>
      </w:r>
    </w:p>
    <w:p w14:paraId="2142B7A6" w14:textId="46AF2F44" w:rsidR="009D3347" w:rsidRDefault="009D3347" w:rsidP="009D3347">
      <w:pPr>
        <w:pStyle w:val="Listenabsatz"/>
        <w:numPr>
          <w:ilvl w:val="0"/>
          <w:numId w:val="10"/>
        </w:numPr>
      </w:pPr>
      <w:r>
        <w:t>Fragestellungen</w:t>
      </w:r>
    </w:p>
    <w:p w14:paraId="49B51899" w14:textId="75858F7E" w:rsidR="009D3347" w:rsidRDefault="009D3347" w:rsidP="009D3347">
      <w:pPr>
        <w:pStyle w:val="Listenabsatz"/>
        <w:numPr>
          <w:ilvl w:val="1"/>
          <w:numId w:val="10"/>
        </w:numPr>
      </w:pPr>
      <w:r>
        <w:t>Gut da Dimensionen erkannt werden können</w:t>
      </w:r>
    </w:p>
    <w:p w14:paraId="1FDEDDF8" w14:textId="60AE485F" w:rsidR="009D3347" w:rsidRDefault="009D3347" w:rsidP="009D3347">
      <w:pPr>
        <w:pStyle w:val="Listenabsatz"/>
        <w:numPr>
          <w:ilvl w:val="1"/>
          <w:numId w:val="10"/>
        </w:numPr>
      </w:pPr>
      <w:r>
        <w:t>Herkunft der Daten erkennbar -&gt; Teilweise aber unvollständig</w:t>
      </w:r>
    </w:p>
    <w:p w14:paraId="191B3BBB" w14:textId="4710285B" w:rsidR="009D3347" w:rsidRDefault="009D3347" w:rsidP="009D3347">
      <w:pPr>
        <w:pStyle w:val="Listenabsatz"/>
        <w:numPr>
          <w:ilvl w:val="0"/>
          <w:numId w:val="10"/>
        </w:numPr>
      </w:pPr>
      <w:r>
        <w:t>Daten Ergänzung</w:t>
      </w:r>
    </w:p>
    <w:p w14:paraId="51E915C1" w14:textId="3D08B604" w:rsidR="009D3347" w:rsidRDefault="006706C3" w:rsidP="009D3347">
      <w:pPr>
        <w:pStyle w:val="Listenabsatz"/>
        <w:numPr>
          <w:ilvl w:val="1"/>
          <w:numId w:val="10"/>
        </w:numPr>
      </w:pPr>
      <w:r>
        <w:t xml:space="preserve">Mussten mit </w:t>
      </w:r>
      <w:proofErr w:type="spellStart"/>
      <w:r>
        <w:t>Geo</w:t>
      </w:r>
      <w:proofErr w:type="spellEnd"/>
      <w:r>
        <w:t xml:space="preserve"> Daten ergänzt werden für </w:t>
      </w:r>
      <w:r w:rsidR="00B334A2">
        <w:t>B</w:t>
      </w:r>
      <w:r w:rsidR="00B334A2" w:rsidRPr="00B334A2">
        <w:t xml:space="preserve">aumhierarchie </w:t>
      </w:r>
      <w:r>
        <w:t>da sonst kein Ursprungsknoten</w:t>
      </w:r>
    </w:p>
    <w:p w14:paraId="123B8BC0" w14:textId="14A73C9A" w:rsidR="00E3286E" w:rsidRPr="006A6E00" w:rsidRDefault="00E3286E" w:rsidP="009D3347">
      <w:pPr>
        <w:pStyle w:val="Listenabsatz"/>
        <w:numPr>
          <w:ilvl w:val="1"/>
          <w:numId w:val="10"/>
        </w:numPr>
      </w:pPr>
      <w:r>
        <w:t>Und wo kommen die her?</w:t>
      </w:r>
    </w:p>
    <w:p w14:paraId="50B60290" w14:textId="70783C84" w:rsidR="008F593C" w:rsidRDefault="008F593C" w:rsidP="00537FBC">
      <w:pPr>
        <w:pStyle w:val="berschrift2"/>
      </w:pPr>
      <w:bookmarkStart w:id="6" w:name="_Toc79327783"/>
      <w:r>
        <w:t>Technische Breitstellung der Daten</w:t>
      </w:r>
      <w:bookmarkEnd w:id="6"/>
    </w:p>
    <w:p w14:paraId="7E40A39D" w14:textId="4A9CBC76" w:rsidR="008F593C" w:rsidRDefault="00B334A2" w:rsidP="00B334A2">
      <w:pPr>
        <w:pStyle w:val="Listenabsatz"/>
        <w:numPr>
          <w:ilvl w:val="0"/>
          <w:numId w:val="10"/>
        </w:numPr>
      </w:pPr>
      <w:r>
        <w:t>Daten Zugänglich?</w:t>
      </w:r>
    </w:p>
    <w:p w14:paraId="79F6D095" w14:textId="71F1820D" w:rsidR="00B334A2" w:rsidRDefault="00B334A2" w:rsidP="00B334A2">
      <w:pPr>
        <w:pStyle w:val="Listenabsatz"/>
        <w:numPr>
          <w:ilvl w:val="1"/>
          <w:numId w:val="10"/>
        </w:numPr>
      </w:pPr>
      <w:r>
        <w:lastRenderedPageBreak/>
        <w:t xml:space="preserve">Sind über GitHub für die verschiedenen </w:t>
      </w:r>
      <w:r w:rsidR="00133A30">
        <w:t>Darstellungen erreichbar</w:t>
      </w:r>
    </w:p>
    <w:p w14:paraId="59171519" w14:textId="5ACFDFC6" w:rsidR="00133A30" w:rsidRDefault="00133A30" w:rsidP="00133A30">
      <w:pPr>
        <w:pStyle w:val="Listenabsatz"/>
        <w:numPr>
          <w:ilvl w:val="0"/>
          <w:numId w:val="10"/>
        </w:numPr>
      </w:pPr>
      <w:r>
        <w:t>Formate</w:t>
      </w:r>
    </w:p>
    <w:p w14:paraId="73C89C3F" w14:textId="23FC33B3" w:rsidR="00133A30" w:rsidRDefault="00133A30" w:rsidP="00133A30">
      <w:pPr>
        <w:pStyle w:val="Listenabsatz"/>
        <w:numPr>
          <w:ilvl w:val="1"/>
          <w:numId w:val="10"/>
        </w:numPr>
      </w:pPr>
      <w:r>
        <w:t>CSV -&gt; Für alle Daten die nicht ergänzt wurden</w:t>
      </w:r>
    </w:p>
    <w:p w14:paraId="1D58275B" w14:textId="40CF90F8" w:rsidR="00133A30" w:rsidRDefault="00133A30" w:rsidP="00133A30">
      <w:pPr>
        <w:pStyle w:val="Listenabsatz"/>
        <w:numPr>
          <w:ilvl w:val="1"/>
          <w:numId w:val="10"/>
        </w:numPr>
      </w:pPr>
      <w:r>
        <w:t xml:space="preserve">JSON -&gt; Für </w:t>
      </w:r>
      <w:r w:rsidR="002E68D2">
        <w:t xml:space="preserve">alle </w:t>
      </w:r>
      <w:proofErr w:type="spellStart"/>
      <w:r w:rsidR="002E68D2">
        <w:t>Geo</w:t>
      </w:r>
      <w:proofErr w:type="spellEnd"/>
      <w:r w:rsidR="002E68D2">
        <w:t xml:space="preserve"> Daten</w:t>
      </w:r>
    </w:p>
    <w:p w14:paraId="75F95A99" w14:textId="7220F52D" w:rsidR="002E68D2" w:rsidRDefault="002E68D2" w:rsidP="002E68D2">
      <w:pPr>
        <w:pStyle w:val="Listenabsatz"/>
        <w:numPr>
          <w:ilvl w:val="0"/>
          <w:numId w:val="10"/>
        </w:numPr>
      </w:pPr>
      <w:r>
        <w:t>Besonderheiten</w:t>
      </w:r>
    </w:p>
    <w:p w14:paraId="756AA7F2" w14:textId="75DDE0D0" w:rsidR="002E68D2" w:rsidRDefault="002E68D2" w:rsidP="002E68D2">
      <w:pPr>
        <w:pStyle w:val="Listenabsatz"/>
        <w:numPr>
          <w:ilvl w:val="1"/>
          <w:numId w:val="10"/>
        </w:numPr>
      </w:pPr>
      <w:r>
        <w:t>CSV</w:t>
      </w:r>
    </w:p>
    <w:p w14:paraId="5C068FF6" w14:textId="5CF82522" w:rsidR="002E68D2" w:rsidRDefault="002E68D2" w:rsidP="002E68D2">
      <w:pPr>
        <w:pStyle w:val="Listenabsatz"/>
        <w:numPr>
          <w:ilvl w:val="2"/>
          <w:numId w:val="10"/>
        </w:numPr>
      </w:pPr>
      <w:r>
        <w:t>0 oder nichts bedeutet dort ist nichts vorhanden</w:t>
      </w:r>
    </w:p>
    <w:p w14:paraId="36B566DD" w14:textId="1BEAD700" w:rsidR="003767FB" w:rsidRDefault="003767FB" w:rsidP="002E68D2">
      <w:pPr>
        <w:pStyle w:val="Listenabsatz"/>
        <w:numPr>
          <w:ilvl w:val="2"/>
          <w:numId w:val="10"/>
        </w:numPr>
      </w:pPr>
      <w:r>
        <w:t xml:space="preserve">Trennung durch normales </w:t>
      </w:r>
      <w:proofErr w:type="spellStart"/>
      <w:r>
        <w:t>komma</w:t>
      </w:r>
      <w:proofErr w:type="spellEnd"/>
    </w:p>
    <w:p w14:paraId="1B46E089" w14:textId="61388DE1" w:rsidR="003767FB" w:rsidRDefault="003767FB" w:rsidP="003767FB">
      <w:pPr>
        <w:pStyle w:val="Listenabsatz"/>
        <w:numPr>
          <w:ilvl w:val="1"/>
          <w:numId w:val="10"/>
        </w:numPr>
      </w:pPr>
      <w:r>
        <w:t>JSON</w:t>
      </w:r>
    </w:p>
    <w:p w14:paraId="51A7E46D" w14:textId="000D99BA" w:rsidR="003767FB" w:rsidRDefault="003767FB" w:rsidP="003767FB">
      <w:pPr>
        <w:pStyle w:val="Listenabsatz"/>
        <w:numPr>
          <w:ilvl w:val="2"/>
          <w:numId w:val="10"/>
        </w:numPr>
      </w:pPr>
      <w:r>
        <w:t>Nur Name und Beziehung (Eltern – Kind) in der Datei vorhanden</w:t>
      </w:r>
    </w:p>
    <w:p w14:paraId="2AFF0F2A" w14:textId="294813E6" w:rsidR="003767FB" w:rsidRDefault="003767FB" w:rsidP="003767FB">
      <w:pPr>
        <w:pStyle w:val="Listenabsatz"/>
        <w:numPr>
          <w:ilvl w:val="2"/>
          <w:numId w:val="10"/>
        </w:numPr>
      </w:pPr>
      <w:r>
        <w:t xml:space="preserve">Länder welche keine Weine Produzieren wurden außen </w:t>
      </w:r>
      <w:proofErr w:type="gramStart"/>
      <w:r>
        <w:t>vor gelassen</w:t>
      </w:r>
      <w:proofErr w:type="gramEnd"/>
    </w:p>
    <w:p w14:paraId="5967DCBC" w14:textId="5EE3D88D" w:rsidR="008F593C" w:rsidRDefault="008F593C" w:rsidP="00537FBC">
      <w:pPr>
        <w:pStyle w:val="berschrift2"/>
      </w:pPr>
      <w:bookmarkStart w:id="7" w:name="_Toc79327784"/>
      <w:r>
        <w:t>Datenv</w:t>
      </w:r>
      <w:r w:rsidR="00B83701">
        <w:t>orverarbeitung</w:t>
      </w:r>
      <w:bookmarkEnd w:id="7"/>
    </w:p>
    <w:p w14:paraId="2AB3A04D" w14:textId="583FC555" w:rsidR="00B83701" w:rsidRDefault="00847C39" w:rsidP="00847C39">
      <w:pPr>
        <w:pStyle w:val="Listenabsatz"/>
        <w:numPr>
          <w:ilvl w:val="0"/>
          <w:numId w:val="10"/>
        </w:numPr>
      </w:pPr>
      <w:r>
        <w:t>Datenverarbeitungsschritte</w:t>
      </w:r>
    </w:p>
    <w:p w14:paraId="3CC04F50" w14:textId="52BD0762" w:rsidR="00847C39" w:rsidRDefault="00847C39" w:rsidP="00847C39">
      <w:pPr>
        <w:pStyle w:val="Listenabsatz"/>
        <w:numPr>
          <w:ilvl w:val="1"/>
          <w:numId w:val="10"/>
        </w:numPr>
      </w:pPr>
      <w:r>
        <w:t>Sichten der Daten</w:t>
      </w:r>
      <w:r w:rsidR="006714ED">
        <w:t xml:space="preserve"> (Umwandeln in besser Lesbares Format -&gt; Excel)</w:t>
      </w:r>
    </w:p>
    <w:p w14:paraId="6F18BA0E" w14:textId="6513CC30" w:rsidR="00847C39" w:rsidRDefault="006714ED" w:rsidP="00847C39">
      <w:pPr>
        <w:pStyle w:val="Listenabsatz"/>
        <w:numPr>
          <w:ilvl w:val="1"/>
          <w:numId w:val="10"/>
        </w:numPr>
      </w:pPr>
      <w:r>
        <w:t>Bearbeiten der Daten</w:t>
      </w:r>
    </w:p>
    <w:p w14:paraId="438D2A46" w14:textId="7AE66CFA" w:rsidR="006714ED" w:rsidRDefault="00E96528" w:rsidP="006714ED">
      <w:pPr>
        <w:pStyle w:val="Listenabsatz"/>
        <w:numPr>
          <w:ilvl w:val="2"/>
          <w:numId w:val="10"/>
        </w:numPr>
      </w:pPr>
      <w:r>
        <w:t>Durchschnitte Bilden</w:t>
      </w:r>
    </w:p>
    <w:p w14:paraId="74EFBBB6" w14:textId="0C64E8D4" w:rsidR="00E96528" w:rsidRDefault="00E96528" w:rsidP="006714ED">
      <w:pPr>
        <w:pStyle w:val="Listenabsatz"/>
        <w:numPr>
          <w:ilvl w:val="2"/>
          <w:numId w:val="10"/>
        </w:numPr>
      </w:pPr>
      <w:r>
        <w:t>Namen überarbeiten</w:t>
      </w:r>
    </w:p>
    <w:p w14:paraId="1644CA76" w14:textId="7377B034" w:rsidR="00E96528" w:rsidRDefault="00E96528" w:rsidP="006714ED">
      <w:pPr>
        <w:pStyle w:val="Listenabsatz"/>
        <w:numPr>
          <w:ilvl w:val="2"/>
          <w:numId w:val="10"/>
        </w:numPr>
      </w:pPr>
      <w:r>
        <w:t>Übersetzten</w:t>
      </w:r>
    </w:p>
    <w:p w14:paraId="4ED658C3" w14:textId="4832B062" w:rsidR="00E96528" w:rsidRDefault="00E96528" w:rsidP="00E96528">
      <w:pPr>
        <w:pStyle w:val="Listenabsatz"/>
        <w:numPr>
          <w:ilvl w:val="1"/>
          <w:numId w:val="10"/>
        </w:numPr>
      </w:pPr>
      <w:r>
        <w:t>Rücküberführung zur CSV</w:t>
      </w:r>
    </w:p>
    <w:p w14:paraId="5BA581AE" w14:textId="70366A75" w:rsidR="00E96528" w:rsidRDefault="00484454" w:rsidP="00E96528">
      <w:pPr>
        <w:pStyle w:val="Listenabsatz"/>
        <w:numPr>
          <w:ilvl w:val="0"/>
          <w:numId w:val="10"/>
        </w:numPr>
      </w:pPr>
      <w:r>
        <w:t>Daten weggelassen</w:t>
      </w:r>
    </w:p>
    <w:p w14:paraId="729EFF04" w14:textId="2AC246ED" w:rsidR="00484454" w:rsidRDefault="00484454" w:rsidP="00484454">
      <w:pPr>
        <w:pStyle w:val="Listenabsatz"/>
        <w:numPr>
          <w:ilvl w:val="1"/>
          <w:numId w:val="10"/>
        </w:numPr>
      </w:pPr>
      <w:r>
        <w:t>Daten nicht mehr lesbar (eine Japanischer Wein wo nicht mehr Rückschlüsse gezogen werden könnten)</w:t>
      </w:r>
    </w:p>
    <w:p w14:paraId="7A27CE08" w14:textId="22951A69" w:rsidR="005C7B94" w:rsidRDefault="005C7B94" w:rsidP="00484454">
      <w:pPr>
        <w:pStyle w:val="Listenabsatz"/>
        <w:numPr>
          <w:ilvl w:val="1"/>
          <w:numId w:val="10"/>
        </w:numPr>
      </w:pPr>
      <w:r>
        <w:t>Nichts Werte</w:t>
      </w:r>
    </w:p>
    <w:p w14:paraId="3EDFCB73" w14:textId="0F461F0E" w:rsidR="00484454" w:rsidRDefault="00A52F50" w:rsidP="00A52F50">
      <w:pPr>
        <w:pStyle w:val="Listenabsatz"/>
        <w:numPr>
          <w:ilvl w:val="0"/>
          <w:numId w:val="10"/>
        </w:numPr>
      </w:pPr>
      <w:r>
        <w:t>Durschnitte</w:t>
      </w:r>
    </w:p>
    <w:p w14:paraId="10221795" w14:textId="6B6E5595" w:rsidR="00A52F50" w:rsidRDefault="00A52F50" w:rsidP="00A52F50">
      <w:pPr>
        <w:pStyle w:val="Listenabsatz"/>
        <w:numPr>
          <w:ilvl w:val="1"/>
          <w:numId w:val="10"/>
        </w:numPr>
      </w:pPr>
      <w:r>
        <w:t xml:space="preserve">Gebildet über die </w:t>
      </w:r>
      <w:r w:rsidR="00C76BB2">
        <w:t>Trinktemperatur</w:t>
      </w:r>
      <w:r w:rsidR="00604D8C">
        <w:t>, Alkoholgehalt</w:t>
      </w:r>
    </w:p>
    <w:p w14:paraId="02D62407" w14:textId="6D5FF4E2" w:rsidR="00604D8C" w:rsidRDefault="00604D8C" w:rsidP="00A52F50">
      <w:pPr>
        <w:pStyle w:val="Listenabsatz"/>
        <w:numPr>
          <w:ilvl w:val="1"/>
          <w:numId w:val="10"/>
        </w:numPr>
      </w:pPr>
      <w:r>
        <w:t>Daten konnten ansonsten nicht eingelesen werden</w:t>
      </w:r>
    </w:p>
    <w:p w14:paraId="15426E73" w14:textId="52CA4749" w:rsidR="00604D8C" w:rsidRDefault="00604D8C" w:rsidP="00A52F50">
      <w:pPr>
        <w:pStyle w:val="Listenabsatz"/>
        <w:numPr>
          <w:ilvl w:val="1"/>
          <w:numId w:val="10"/>
        </w:numPr>
      </w:pPr>
      <w:r>
        <w:t>Außerdem lag der unterschied durchschnittlich nicht bei mehr als 2 Gard</w:t>
      </w:r>
    </w:p>
    <w:p w14:paraId="351DAE00" w14:textId="52A87BEA" w:rsidR="0079027C" w:rsidRDefault="0079027C" w:rsidP="0079027C">
      <w:pPr>
        <w:pStyle w:val="Listenabsatz"/>
        <w:numPr>
          <w:ilvl w:val="0"/>
          <w:numId w:val="10"/>
        </w:numPr>
      </w:pPr>
      <w:r>
        <w:t>Aussagekräftiger?</w:t>
      </w:r>
    </w:p>
    <w:p w14:paraId="24A69248" w14:textId="0305BF20" w:rsidR="0079027C" w:rsidRDefault="0079027C" w:rsidP="0079027C">
      <w:pPr>
        <w:pStyle w:val="Listenabsatz"/>
        <w:numPr>
          <w:ilvl w:val="1"/>
          <w:numId w:val="10"/>
        </w:numPr>
      </w:pPr>
      <w:r>
        <w:t xml:space="preserve">So hat man noch Toleranz </w:t>
      </w:r>
      <w:proofErr w:type="gramStart"/>
      <w:r>
        <w:t>beim der Temperatur</w:t>
      </w:r>
      <w:proofErr w:type="gramEnd"/>
      <w:r>
        <w:t xml:space="preserve"> und Alkohol ohne </w:t>
      </w:r>
      <w:proofErr w:type="spellStart"/>
      <w:r>
        <w:t>das</w:t>
      </w:r>
      <w:proofErr w:type="spellEnd"/>
      <w:r>
        <w:t xml:space="preserve"> sich die anderen Werte ändern müssten</w:t>
      </w:r>
      <w:r w:rsidR="002F5133">
        <w:t xml:space="preserve"> (Body, Süße usw.)</w:t>
      </w:r>
    </w:p>
    <w:p w14:paraId="15F6B355" w14:textId="10A72A4A" w:rsidR="00B83701" w:rsidRDefault="00B83701" w:rsidP="00537FBC">
      <w:pPr>
        <w:pStyle w:val="berschrift1"/>
      </w:pPr>
      <w:bookmarkStart w:id="8" w:name="_Toc79327785"/>
      <w:r>
        <w:t>Visualisierung</w:t>
      </w:r>
      <w:bookmarkEnd w:id="8"/>
    </w:p>
    <w:p w14:paraId="39973E8F" w14:textId="6ECF4E79" w:rsidR="00B83701" w:rsidRDefault="00B66547" w:rsidP="00B66547">
      <w:pPr>
        <w:pStyle w:val="Listenabsatz"/>
        <w:numPr>
          <w:ilvl w:val="0"/>
          <w:numId w:val="10"/>
        </w:numPr>
      </w:pPr>
      <w:r>
        <w:t>Analyse kann erst gemacht werden, wenn Visualisierungen fertig sind</w:t>
      </w:r>
    </w:p>
    <w:p w14:paraId="77598119" w14:textId="77777777" w:rsidR="00B66547" w:rsidRDefault="00B66547" w:rsidP="00B66547"/>
    <w:p w14:paraId="2DFC8396" w14:textId="29DC1407" w:rsidR="00B83701" w:rsidRDefault="00B83701" w:rsidP="00537FBC">
      <w:pPr>
        <w:pStyle w:val="berschrift2"/>
      </w:pPr>
      <w:bookmarkStart w:id="9" w:name="_Toc79327786"/>
      <w:r>
        <w:t xml:space="preserve">Analyse der </w:t>
      </w:r>
      <w:bookmarkEnd w:id="9"/>
      <w:r w:rsidR="00E77048">
        <w:t>Anwendungsaufgaben</w:t>
      </w:r>
    </w:p>
    <w:p w14:paraId="48FF0471" w14:textId="77777777" w:rsidR="00B66547" w:rsidRDefault="00B66547" w:rsidP="00B66547">
      <w:pPr>
        <w:pStyle w:val="Listenabsatz"/>
        <w:numPr>
          <w:ilvl w:val="0"/>
          <w:numId w:val="10"/>
        </w:numPr>
      </w:pPr>
      <w:r>
        <w:t>Analyse kann erst gemacht werden, wenn Visualisierungen fertig sind</w:t>
      </w:r>
    </w:p>
    <w:p w14:paraId="0C964EF6" w14:textId="77777777" w:rsidR="00C32A31" w:rsidRDefault="00C32A31" w:rsidP="00C32A31">
      <w:pPr>
        <w:pStyle w:val="Listenabsatz"/>
        <w:numPr>
          <w:ilvl w:val="0"/>
          <w:numId w:val="10"/>
        </w:numPr>
      </w:pPr>
      <w:r>
        <w:t>Anwendungsaufgaben</w:t>
      </w:r>
    </w:p>
    <w:p w14:paraId="7D5FD947" w14:textId="77777777" w:rsidR="00C32A31" w:rsidRDefault="00C32A31" w:rsidP="00C32A31">
      <w:pPr>
        <w:pStyle w:val="Listenabsatz"/>
        <w:numPr>
          <w:ilvl w:val="1"/>
          <w:numId w:val="10"/>
        </w:numPr>
      </w:pPr>
      <w:r>
        <w:t>Wie helfen die Darstellungen die genannten Problemstellungen zu beantworten?</w:t>
      </w:r>
    </w:p>
    <w:p w14:paraId="611F758C" w14:textId="77777777" w:rsidR="00C32A31" w:rsidRDefault="00C32A31" w:rsidP="00C32A31">
      <w:pPr>
        <w:pStyle w:val="Listenabsatz"/>
        <w:numPr>
          <w:ilvl w:val="0"/>
          <w:numId w:val="10"/>
        </w:numPr>
      </w:pPr>
      <w:r>
        <w:t>Mentale Modelle</w:t>
      </w:r>
    </w:p>
    <w:p w14:paraId="0EED6656" w14:textId="77777777" w:rsidR="00C32A31" w:rsidRDefault="00C32A31" w:rsidP="00C32A31">
      <w:pPr>
        <w:pStyle w:val="Listenabsatz"/>
        <w:numPr>
          <w:ilvl w:val="1"/>
          <w:numId w:val="10"/>
        </w:numPr>
      </w:pPr>
      <w:proofErr w:type="gramStart"/>
      <w:r>
        <w:t>Welche Visualisieren</w:t>
      </w:r>
      <w:proofErr w:type="gramEnd"/>
      <w:r>
        <w:t xml:space="preserve"> eigenen sich um das alles zu kombinieren von Wissen und den Modellen (intuitiv erkennbar)</w:t>
      </w:r>
    </w:p>
    <w:p w14:paraId="594FC95E" w14:textId="64ECEE77" w:rsidR="00B83701" w:rsidRDefault="00B83701" w:rsidP="00537FBC"/>
    <w:p w14:paraId="70854AD5" w14:textId="6866026D" w:rsidR="00B83701" w:rsidRDefault="00AE5D52" w:rsidP="00537FBC">
      <w:pPr>
        <w:pStyle w:val="berschrift2"/>
      </w:pPr>
      <w:bookmarkStart w:id="10" w:name="_Toc79327787"/>
      <w:r>
        <w:t>Anforderungen an die Visualisierungen</w:t>
      </w:r>
      <w:bookmarkEnd w:id="10"/>
    </w:p>
    <w:p w14:paraId="5C6A1238" w14:textId="7F38704E" w:rsidR="00B66547" w:rsidRDefault="00B66547" w:rsidP="00B66547">
      <w:pPr>
        <w:pStyle w:val="Listenabsatz"/>
        <w:numPr>
          <w:ilvl w:val="0"/>
          <w:numId w:val="10"/>
        </w:numPr>
      </w:pPr>
      <w:r>
        <w:lastRenderedPageBreak/>
        <w:t>Analyse kann erst gemacht werden, wenn Visualisierungen fertig sind</w:t>
      </w:r>
    </w:p>
    <w:p w14:paraId="3339559A" w14:textId="77777777" w:rsidR="003B570A" w:rsidRDefault="003B570A" w:rsidP="003B570A"/>
    <w:p w14:paraId="654A5D0F" w14:textId="3D9E179B" w:rsidR="008033C4" w:rsidRDefault="005358E1" w:rsidP="00537FBC">
      <w:pPr>
        <w:pStyle w:val="berschrift2"/>
      </w:pPr>
      <w:bookmarkStart w:id="11" w:name="_Toc79327788"/>
      <w:r>
        <w:t>Präsentation der Visualisierung</w:t>
      </w:r>
      <w:bookmarkEnd w:id="11"/>
    </w:p>
    <w:p w14:paraId="654EE271" w14:textId="77777777" w:rsidR="0089759F" w:rsidRDefault="0089759F" w:rsidP="0089759F">
      <w:pPr>
        <w:pStyle w:val="Listenabsatz"/>
        <w:numPr>
          <w:ilvl w:val="0"/>
          <w:numId w:val="10"/>
        </w:numPr>
      </w:pPr>
      <w:r>
        <w:t>Analyse kann erst gemacht werden, wenn Visualisierungen fertig sind</w:t>
      </w:r>
    </w:p>
    <w:p w14:paraId="3AA389A8" w14:textId="77777777" w:rsidR="003B570A" w:rsidRDefault="003B570A" w:rsidP="003B570A">
      <w:pPr>
        <w:pStyle w:val="Listenabsatz"/>
        <w:numPr>
          <w:ilvl w:val="0"/>
          <w:numId w:val="10"/>
        </w:numPr>
      </w:pPr>
      <w:r>
        <w:t xml:space="preserve">Vorstellen, Interaktivität, </w:t>
      </w:r>
      <w:proofErr w:type="spellStart"/>
      <w:r>
        <w:t>Designentschiedungen</w:t>
      </w:r>
      <w:proofErr w:type="spellEnd"/>
      <w:r>
        <w:t xml:space="preserve"> begründen Diskutieren wieso nicht anderen Techniken verwenden worden sind</w:t>
      </w:r>
    </w:p>
    <w:p w14:paraId="57BCF0B2" w14:textId="066AB9CE" w:rsidR="008033C4" w:rsidRDefault="008033C4" w:rsidP="003B570A">
      <w:pPr>
        <w:jc w:val="both"/>
      </w:pPr>
    </w:p>
    <w:p w14:paraId="1A8FEEB7" w14:textId="7CD7E9E0" w:rsidR="00E53BDE" w:rsidRPr="00F971C1" w:rsidRDefault="000319D1" w:rsidP="00F971C1">
      <w:pPr>
        <w:pStyle w:val="berschrift3"/>
      </w:pPr>
      <w:bookmarkStart w:id="12" w:name="_Toc79327789"/>
      <w:r w:rsidRPr="00F971C1">
        <w:t>Visualisierung Eins</w:t>
      </w:r>
      <w:bookmarkEnd w:id="12"/>
    </w:p>
    <w:p w14:paraId="43A2EC0D" w14:textId="735B7514" w:rsidR="000319D1" w:rsidRDefault="0089759F" w:rsidP="0089759F">
      <w:pPr>
        <w:pStyle w:val="Listenabsatz"/>
        <w:numPr>
          <w:ilvl w:val="0"/>
          <w:numId w:val="10"/>
        </w:numPr>
      </w:pPr>
      <w:r>
        <w:t>Wird ein Scatterplot</w:t>
      </w:r>
    </w:p>
    <w:p w14:paraId="16A76C8A" w14:textId="77777777" w:rsidR="0089759F" w:rsidRDefault="0089759F" w:rsidP="0089759F"/>
    <w:p w14:paraId="331042AD" w14:textId="694F784F" w:rsidR="000319D1" w:rsidRDefault="000319D1" w:rsidP="00F971C1">
      <w:pPr>
        <w:pStyle w:val="berschrift3"/>
      </w:pPr>
      <w:bookmarkStart w:id="13" w:name="_Toc79327790"/>
      <w:r>
        <w:t>Visualisierung Zwei</w:t>
      </w:r>
      <w:bookmarkEnd w:id="13"/>
    </w:p>
    <w:p w14:paraId="1F3C5266" w14:textId="25C93BC4" w:rsidR="000319D1" w:rsidRDefault="0089759F" w:rsidP="0089759F">
      <w:pPr>
        <w:pStyle w:val="Listenabsatz"/>
        <w:numPr>
          <w:ilvl w:val="0"/>
          <w:numId w:val="10"/>
        </w:numPr>
      </w:pPr>
      <w:r>
        <w:t>Wird Parallele Koordinaten</w:t>
      </w:r>
    </w:p>
    <w:p w14:paraId="34068D38" w14:textId="77777777" w:rsidR="001A1890" w:rsidRDefault="001A1890" w:rsidP="001A1890"/>
    <w:p w14:paraId="59E79213" w14:textId="17993A5B" w:rsidR="000319D1" w:rsidRDefault="000319D1" w:rsidP="00F971C1">
      <w:pPr>
        <w:pStyle w:val="berschrift3"/>
      </w:pPr>
      <w:bookmarkStart w:id="14" w:name="_Toc79327791"/>
      <w:r>
        <w:t>Visualisierung Drei</w:t>
      </w:r>
      <w:bookmarkEnd w:id="14"/>
    </w:p>
    <w:p w14:paraId="7F56BDD9" w14:textId="0FFEA6CE" w:rsidR="00DD6EAF" w:rsidRDefault="0089759F" w:rsidP="0089759F">
      <w:pPr>
        <w:pStyle w:val="Listenabsatz"/>
        <w:numPr>
          <w:ilvl w:val="0"/>
          <w:numId w:val="10"/>
        </w:numPr>
      </w:pPr>
      <w:r>
        <w:t>Wird eine Baumhierarchie</w:t>
      </w:r>
    </w:p>
    <w:p w14:paraId="3751F584" w14:textId="77777777" w:rsidR="0089759F" w:rsidRDefault="0089759F" w:rsidP="0089759F"/>
    <w:p w14:paraId="42A89039" w14:textId="601C74F9" w:rsidR="00DD6EAF" w:rsidRDefault="00DD6EAF" w:rsidP="00537FBC">
      <w:pPr>
        <w:pStyle w:val="berschrift2"/>
      </w:pPr>
      <w:bookmarkStart w:id="15" w:name="_Toc79327792"/>
      <w:r>
        <w:t>Interaktion</w:t>
      </w:r>
      <w:bookmarkEnd w:id="15"/>
    </w:p>
    <w:p w14:paraId="56110576" w14:textId="0E596246" w:rsidR="00DD6EAF" w:rsidRDefault="001A1890" w:rsidP="001A1890">
      <w:pPr>
        <w:pStyle w:val="Listenabsatz"/>
        <w:numPr>
          <w:ilvl w:val="0"/>
          <w:numId w:val="10"/>
        </w:numPr>
      </w:pPr>
      <w:r>
        <w:t xml:space="preserve">Scatterplot und </w:t>
      </w:r>
      <w:r w:rsidR="00837B88">
        <w:t>Parallele Koordinaten</w:t>
      </w:r>
    </w:p>
    <w:p w14:paraId="3F2F1E8E" w14:textId="161BC729" w:rsidR="001A1890" w:rsidRDefault="001A1890" w:rsidP="001A1890">
      <w:pPr>
        <w:pStyle w:val="Listenabsatz"/>
        <w:numPr>
          <w:ilvl w:val="1"/>
          <w:numId w:val="10"/>
        </w:numPr>
      </w:pPr>
      <w:r>
        <w:t xml:space="preserve">Buttons </w:t>
      </w:r>
      <w:proofErr w:type="gramStart"/>
      <w:r>
        <w:t xml:space="preserve">zum </w:t>
      </w:r>
      <w:r w:rsidR="00837B88">
        <w:t>verändern</w:t>
      </w:r>
      <w:proofErr w:type="gramEnd"/>
      <w:r w:rsidR="00837B88">
        <w:t>/ verschieben der Dimensionen</w:t>
      </w:r>
    </w:p>
    <w:p w14:paraId="2D061496" w14:textId="1A79DF45" w:rsidR="00837B88" w:rsidRDefault="00837B88" w:rsidP="00837B88">
      <w:pPr>
        <w:pStyle w:val="Listenabsatz"/>
        <w:numPr>
          <w:ilvl w:val="0"/>
          <w:numId w:val="10"/>
        </w:numPr>
      </w:pPr>
      <w:r>
        <w:t>Baumhierarchie</w:t>
      </w:r>
    </w:p>
    <w:p w14:paraId="5077272B" w14:textId="5984565A" w:rsidR="00837B88" w:rsidRDefault="00837B88" w:rsidP="00837B88">
      <w:pPr>
        <w:pStyle w:val="Listenabsatz"/>
        <w:numPr>
          <w:ilvl w:val="1"/>
          <w:numId w:val="10"/>
        </w:numPr>
      </w:pPr>
      <w:r>
        <w:t>Keine nur anschauen</w:t>
      </w:r>
    </w:p>
    <w:p w14:paraId="44F1980E" w14:textId="4B25DC36" w:rsidR="00C34488" w:rsidRDefault="00C34488" w:rsidP="00C34488">
      <w:pPr>
        <w:pStyle w:val="Listenabsatz"/>
        <w:numPr>
          <w:ilvl w:val="0"/>
          <w:numId w:val="10"/>
        </w:numPr>
      </w:pPr>
      <w:r>
        <w:t>Zweck der Interaktion</w:t>
      </w:r>
    </w:p>
    <w:p w14:paraId="067DE3E7" w14:textId="0AC6D151" w:rsidR="00054A6C" w:rsidRDefault="00054A6C" w:rsidP="00C34488">
      <w:pPr>
        <w:pStyle w:val="Listenabsatz"/>
        <w:numPr>
          <w:ilvl w:val="0"/>
          <w:numId w:val="10"/>
        </w:numPr>
      </w:pPr>
      <w:r>
        <w:t>Warum wurden andere Interaktionen umgesetzt und nicht andere?</w:t>
      </w:r>
    </w:p>
    <w:p w14:paraId="0622A244" w14:textId="4E9297B0" w:rsidR="00C34488" w:rsidRDefault="00C34488" w:rsidP="00C34488">
      <w:pPr>
        <w:pStyle w:val="Listenabsatz"/>
        <w:numPr>
          <w:ilvl w:val="0"/>
          <w:numId w:val="10"/>
        </w:numPr>
      </w:pPr>
      <w:r>
        <w:t>Begründung Interaktion zwischen denen nicht mit dabei</w:t>
      </w:r>
    </w:p>
    <w:p w14:paraId="1F1BC07E" w14:textId="77777777" w:rsidR="001A1890" w:rsidRDefault="001A1890" w:rsidP="00537FBC"/>
    <w:p w14:paraId="5D9419E1" w14:textId="5F096B53" w:rsidR="00DD6EAF" w:rsidRDefault="00DD6EAF" w:rsidP="00537FBC">
      <w:pPr>
        <w:pStyle w:val="berschrift1"/>
      </w:pPr>
      <w:bookmarkStart w:id="16" w:name="_Toc79327793"/>
      <w:r>
        <w:t>Implementierung</w:t>
      </w:r>
      <w:bookmarkEnd w:id="16"/>
    </w:p>
    <w:p w14:paraId="1CE84CE6" w14:textId="1C440F7E" w:rsidR="00DD6EAF" w:rsidRDefault="001C2DAB" w:rsidP="001C2DAB">
      <w:pPr>
        <w:pStyle w:val="Listenabsatz"/>
        <w:numPr>
          <w:ilvl w:val="0"/>
          <w:numId w:val="10"/>
        </w:numPr>
      </w:pPr>
      <w:r>
        <w:t xml:space="preserve">Kann erst eingeschätzt </w:t>
      </w:r>
      <w:r w:rsidR="008A4AE0">
        <w:t>werden,</w:t>
      </w:r>
      <w:r>
        <w:t xml:space="preserve"> nachdem es fertig gestellt worden ist</w:t>
      </w:r>
    </w:p>
    <w:p w14:paraId="2245CD1E" w14:textId="488F83A8" w:rsidR="001C2DAB" w:rsidRDefault="001C2DAB" w:rsidP="003D3700">
      <w:pPr>
        <w:pStyle w:val="Listenabsatz"/>
        <w:numPr>
          <w:ilvl w:val="1"/>
          <w:numId w:val="10"/>
        </w:numPr>
      </w:pPr>
      <w:r>
        <w:t xml:space="preserve">Aktuell hoher </w:t>
      </w:r>
      <w:r w:rsidR="008A4AE0">
        <w:t>Aufwand</w:t>
      </w:r>
      <w:r w:rsidR="003D3700">
        <w:t xml:space="preserve"> und nur Baumhierarchie konnte sehr einfach aus Übung übernommen werden</w:t>
      </w:r>
    </w:p>
    <w:p w14:paraId="44BAAAC2" w14:textId="4DB87CCC" w:rsidR="0058775F" w:rsidRDefault="0058775F" w:rsidP="0058775F">
      <w:pPr>
        <w:pStyle w:val="Listenabsatz"/>
        <w:numPr>
          <w:ilvl w:val="0"/>
          <w:numId w:val="10"/>
        </w:numPr>
      </w:pPr>
      <w:r>
        <w:t>Gliederung des ELM Codes</w:t>
      </w:r>
    </w:p>
    <w:p w14:paraId="39988B35" w14:textId="417065A9" w:rsidR="0018183B" w:rsidRDefault="0018183B" w:rsidP="0058775F">
      <w:pPr>
        <w:pStyle w:val="Listenabsatz"/>
        <w:numPr>
          <w:ilvl w:val="0"/>
          <w:numId w:val="10"/>
        </w:numPr>
      </w:pPr>
      <w:r>
        <w:t>Übungsadaption</w:t>
      </w:r>
    </w:p>
    <w:p w14:paraId="0FF8D492" w14:textId="70921125" w:rsidR="00E57FB4" w:rsidRDefault="00E57FB4" w:rsidP="0058775F">
      <w:pPr>
        <w:pStyle w:val="Listenabsatz"/>
        <w:numPr>
          <w:ilvl w:val="0"/>
          <w:numId w:val="10"/>
        </w:numPr>
      </w:pPr>
      <w:r>
        <w:t>Datenstruktur Modells bei den verschiedenen Interaktionen</w:t>
      </w:r>
    </w:p>
    <w:p w14:paraId="2EA8B81F" w14:textId="410DCB64" w:rsidR="002D1561" w:rsidRDefault="002D1561" w:rsidP="0058775F">
      <w:pPr>
        <w:pStyle w:val="Listenabsatz"/>
        <w:numPr>
          <w:ilvl w:val="0"/>
          <w:numId w:val="10"/>
        </w:numPr>
      </w:pPr>
      <w:r>
        <w:t xml:space="preserve">Bei uns in einem </w:t>
      </w:r>
      <w:proofErr w:type="spellStart"/>
      <w:r>
        <w:t>Record</w:t>
      </w:r>
      <w:proofErr w:type="spellEnd"/>
      <w:r>
        <w:t xml:space="preserve"> gespeichert im Main und dann im Update wird auf einen </w:t>
      </w:r>
      <w:proofErr w:type="spellStart"/>
      <w:r>
        <w:t>record</w:t>
      </w:r>
      <w:proofErr w:type="spellEnd"/>
      <w:r>
        <w:t xml:space="preserve"> zugegriffen</w:t>
      </w:r>
    </w:p>
    <w:p w14:paraId="40D3A0ED" w14:textId="77777777" w:rsidR="00E57FB4" w:rsidRDefault="00E57FB4" w:rsidP="00E57FB4"/>
    <w:p w14:paraId="62E42623" w14:textId="7893446F" w:rsidR="00DD6EAF" w:rsidRDefault="00DD6EAF" w:rsidP="00537FBC">
      <w:pPr>
        <w:pStyle w:val="berschrift1"/>
      </w:pPr>
      <w:bookmarkStart w:id="17" w:name="_Toc79327794"/>
      <w:r>
        <w:t>Anwe</w:t>
      </w:r>
      <w:r w:rsidR="00AF4DBA">
        <w:t>n</w:t>
      </w:r>
      <w:r>
        <w:t>dungs</w:t>
      </w:r>
      <w:r w:rsidR="00AF4DBA">
        <w:t>fälle</w:t>
      </w:r>
      <w:bookmarkEnd w:id="17"/>
    </w:p>
    <w:p w14:paraId="42663233" w14:textId="60083F25" w:rsidR="00AF4DBA" w:rsidRDefault="00321EB1" w:rsidP="00321EB1">
      <w:pPr>
        <w:pStyle w:val="Listenabsatz"/>
        <w:numPr>
          <w:ilvl w:val="0"/>
          <w:numId w:val="10"/>
        </w:numPr>
      </w:pPr>
      <w:r>
        <w:lastRenderedPageBreak/>
        <w:t>Erst nach Fertigstellung der Visualisierungen möglich</w:t>
      </w:r>
    </w:p>
    <w:p w14:paraId="376B5312" w14:textId="76D81BE5" w:rsidR="000E1F0D" w:rsidRDefault="000E1F0D" w:rsidP="00321EB1">
      <w:pPr>
        <w:pStyle w:val="Listenabsatz"/>
        <w:numPr>
          <w:ilvl w:val="0"/>
          <w:numId w:val="10"/>
        </w:numPr>
      </w:pPr>
      <w:r>
        <w:t xml:space="preserve">Spezifischer </w:t>
      </w:r>
      <w:proofErr w:type="spellStart"/>
      <w:r>
        <w:t>Anwedungsfall</w:t>
      </w:r>
      <w:proofErr w:type="spellEnd"/>
      <w:r>
        <w:t xml:space="preserve"> -&gt; wo Muster da sind oder nicht was es zu was </w:t>
      </w:r>
      <w:proofErr w:type="gramStart"/>
      <w:r>
        <w:t>besonderen</w:t>
      </w:r>
      <w:proofErr w:type="gramEnd"/>
      <w:r>
        <w:t xml:space="preserve"> macht</w:t>
      </w:r>
    </w:p>
    <w:p w14:paraId="5BB313A8" w14:textId="54532990" w:rsidR="005D170D" w:rsidRDefault="005D170D" w:rsidP="00321EB1">
      <w:pPr>
        <w:pStyle w:val="Listenabsatz"/>
        <w:numPr>
          <w:ilvl w:val="0"/>
          <w:numId w:val="10"/>
        </w:numPr>
      </w:pPr>
      <w:r>
        <w:t>Relevanz für die Zielgruppe</w:t>
      </w:r>
    </w:p>
    <w:p w14:paraId="156E53FB" w14:textId="6B380138" w:rsidR="005D170D" w:rsidRDefault="005D170D" w:rsidP="00321EB1">
      <w:pPr>
        <w:pStyle w:val="Listenabsatz"/>
        <w:numPr>
          <w:ilvl w:val="0"/>
          <w:numId w:val="10"/>
        </w:numPr>
      </w:pPr>
      <w:r>
        <w:t>Möglichkeit Umsetzung mit anderen Personen</w:t>
      </w:r>
    </w:p>
    <w:p w14:paraId="149906FD" w14:textId="77777777" w:rsidR="005D170D" w:rsidRDefault="005D170D" w:rsidP="005D170D"/>
    <w:p w14:paraId="5F2B9289" w14:textId="5D9A8446" w:rsidR="00AF4DBA" w:rsidRDefault="00AF4DBA" w:rsidP="00537FBC">
      <w:pPr>
        <w:pStyle w:val="berschrift2"/>
      </w:pPr>
      <w:bookmarkStart w:id="18" w:name="_Toc79327795"/>
      <w:r>
        <w:t>Anwendung Visualisierung Eins</w:t>
      </w:r>
      <w:bookmarkEnd w:id="18"/>
    </w:p>
    <w:p w14:paraId="016ADCF8" w14:textId="1CC854EB" w:rsidR="00AF4DBA" w:rsidRDefault="00321EB1" w:rsidP="00321EB1">
      <w:pPr>
        <w:pStyle w:val="Listenabsatz"/>
        <w:numPr>
          <w:ilvl w:val="0"/>
          <w:numId w:val="10"/>
        </w:numPr>
      </w:pPr>
      <w:r>
        <w:t>Anwendungsfall für Scatterplot</w:t>
      </w:r>
    </w:p>
    <w:p w14:paraId="4C6E72AB" w14:textId="77777777" w:rsidR="00321EB1" w:rsidRDefault="00321EB1" w:rsidP="00321EB1"/>
    <w:p w14:paraId="063E904A" w14:textId="226E73B1" w:rsidR="00AF4DBA" w:rsidRDefault="00AF4DBA" w:rsidP="00537FBC">
      <w:pPr>
        <w:pStyle w:val="berschrift2"/>
      </w:pPr>
      <w:bookmarkStart w:id="19" w:name="_Toc79327796"/>
      <w:r>
        <w:t>Anwendung Visualisierung Zwei</w:t>
      </w:r>
      <w:bookmarkEnd w:id="19"/>
    </w:p>
    <w:p w14:paraId="54EF2DE2" w14:textId="3D62D141" w:rsidR="00AF4DBA" w:rsidRDefault="00321EB1" w:rsidP="00321EB1">
      <w:pPr>
        <w:pStyle w:val="Listenabsatz"/>
        <w:numPr>
          <w:ilvl w:val="0"/>
          <w:numId w:val="10"/>
        </w:numPr>
      </w:pPr>
      <w:r>
        <w:t>Anwendungsfall für Parallele Koordinaten</w:t>
      </w:r>
    </w:p>
    <w:p w14:paraId="5FC356E5" w14:textId="77777777" w:rsidR="00321EB1" w:rsidRDefault="00321EB1" w:rsidP="00537FBC"/>
    <w:p w14:paraId="45225383" w14:textId="71971EAC" w:rsidR="00AF4DBA" w:rsidRDefault="00AF4DBA" w:rsidP="00537FBC">
      <w:pPr>
        <w:pStyle w:val="berschrift2"/>
      </w:pPr>
      <w:bookmarkStart w:id="20" w:name="_Toc79327797"/>
      <w:r>
        <w:t>Anwendung Visualisierung Drei</w:t>
      </w:r>
      <w:bookmarkEnd w:id="20"/>
    </w:p>
    <w:p w14:paraId="608F3F9B" w14:textId="0CA84901" w:rsidR="00321EB1" w:rsidRDefault="00321EB1" w:rsidP="00321EB1">
      <w:pPr>
        <w:pStyle w:val="Listenabsatz"/>
        <w:numPr>
          <w:ilvl w:val="0"/>
          <w:numId w:val="10"/>
        </w:numPr>
      </w:pPr>
      <w:r>
        <w:t>Anwendungsfall für Baumhierarchie</w:t>
      </w:r>
    </w:p>
    <w:p w14:paraId="42D63777" w14:textId="77777777" w:rsidR="00321EB1" w:rsidRDefault="00321EB1" w:rsidP="00321EB1"/>
    <w:p w14:paraId="0DB0C292" w14:textId="2D597828" w:rsidR="00AF4DBA" w:rsidRDefault="00AF4DBA" w:rsidP="00537FBC">
      <w:pPr>
        <w:pStyle w:val="berschrift1"/>
      </w:pPr>
      <w:bookmarkStart w:id="21" w:name="_Toc79327798"/>
      <w:r>
        <w:t>Verwandte Arbeiten</w:t>
      </w:r>
      <w:bookmarkEnd w:id="21"/>
    </w:p>
    <w:p w14:paraId="664653C8" w14:textId="73AF16A8" w:rsidR="00AF4DBA" w:rsidRDefault="00321EB1" w:rsidP="00321EB1">
      <w:pPr>
        <w:pStyle w:val="Listenabsatz"/>
        <w:numPr>
          <w:ilvl w:val="0"/>
          <w:numId w:val="10"/>
        </w:numPr>
      </w:pPr>
      <w:r>
        <w:t>Aktuell noch nicht recherchiert</w:t>
      </w:r>
    </w:p>
    <w:p w14:paraId="1F0529BD" w14:textId="3659CA4C" w:rsidR="00567EB0" w:rsidRDefault="00567EB0" w:rsidP="00321EB1">
      <w:pPr>
        <w:pStyle w:val="Listenabsatz"/>
        <w:numPr>
          <w:ilvl w:val="0"/>
          <w:numId w:val="10"/>
        </w:numPr>
      </w:pPr>
      <w:r>
        <w:t>Zwei Artikel diskutieren</w:t>
      </w:r>
    </w:p>
    <w:p w14:paraId="2DB28EBE" w14:textId="3954456E" w:rsidR="001F295E" w:rsidRDefault="001F295E" w:rsidP="001F295E">
      <w:pPr>
        <w:pStyle w:val="Listenabsatz"/>
        <w:numPr>
          <w:ilvl w:val="1"/>
          <w:numId w:val="10"/>
        </w:numPr>
      </w:pPr>
      <w:r>
        <w:t>Gemeinsamkeiten und Unterschiede dabei herausstellen</w:t>
      </w:r>
    </w:p>
    <w:p w14:paraId="7BA5BFCE" w14:textId="20BC2FE8" w:rsidR="00AF4DBA" w:rsidRDefault="00AF4DBA" w:rsidP="00537FBC"/>
    <w:p w14:paraId="6E86AAAD" w14:textId="75CA4998" w:rsidR="00AF4DBA" w:rsidRDefault="00AF4DBA" w:rsidP="00537FBC">
      <w:pPr>
        <w:pStyle w:val="berschrift1"/>
      </w:pPr>
      <w:bookmarkStart w:id="22" w:name="_Toc79327799"/>
      <w:r>
        <w:t>Zusammenfassung und Ausblick</w:t>
      </w:r>
      <w:bookmarkEnd w:id="22"/>
    </w:p>
    <w:p w14:paraId="5C9C8D97" w14:textId="3316081B" w:rsidR="00993AFE" w:rsidRDefault="00A10D2E" w:rsidP="00A10D2E">
      <w:pPr>
        <w:pStyle w:val="Listenabsatz"/>
        <w:numPr>
          <w:ilvl w:val="0"/>
          <w:numId w:val="10"/>
        </w:numPr>
      </w:pPr>
      <w:r>
        <w:t>Ausblick er bei fertigem Projekt möglich</w:t>
      </w:r>
    </w:p>
    <w:p w14:paraId="6F41B944" w14:textId="40C44D73" w:rsidR="000B3FC9" w:rsidRDefault="000B3FC9" w:rsidP="00A10D2E">
      <w:pPr>
        <w:pStyle w:val="Listenabsatz"/>
        <w:numPr>
          <w:ilvl w:val="0"/>
          <w:numId w:val="10"/>
        </w:numPr>
      </w:pPr>
      <w:r>
        <w:t>Zusammenfassung der Beiträge</w:t>
      </w:r>
    </w:p>
    <w:p w14:paraId="45DC1B21" w14:textId="581506AB" w:rsidR="00D410B2" w:rsidRDefault="00D410B2" w:rsidP="00A10D2E">
      <w:pPr>
        <w:pStyle w:val="Listenabsatz"/>
        <w:numPr>
          <w:ilvl w:val="0"/>
          <w:numId w:val="10"/>
        </w:numPr>
      </w:pPr>
      <w:r>
        <w:t>Mehrwert für Zielgruppe und Personen</w:t>
      </w:r>
    </w:p>
    <w:p w14:paraId="39ADAD5B" w14:textId="40887B82" w:rsidR="00D410B2" w:rsidRDefault="00D410B2" w:rsidP="00A10D2E">
      <w:pPr>
        <w:pStyle w:val="Listenabsatz"/>
        <w:numPr>
          <w:ilvl w:val="0"/>
          <w:numId w:val="10"/>
        </w:numPr>
      </w:pPr>
      <w:r>
        <w:t xml:space="preserve">Erweiterungen für Ebene </w:t>
      </w:r>
      <w:r w:rsidR="00842032">
        <w:t>und Datenebene</w:t>
      </w:r>
    </w:p>
    <w:p w14:paraId="3BA5C8C1" w14:textId="6213778B" w:rsidR="00993AFE" w:rsidRDefault="00993AFE" w:rsidP="00537FBC"/>
    <w:p w14:paraId="7A52B451" w14:textId="484D8037" w:rsidR="00993AFE" w:rsidRDefault="00993AFE" w:rsidP="00842032">
      <w:r>
        <w:br w:type="page"/>
      </w:r>
      <w:bookmarkStart w:id="23" w:name="_Toc79327800"/>
      <w:r>
        <w:lastRenderedPageBreak/>
        <w:t>Anhang</w:t>
      </w:r>
      <w:bookmarkEnd w:id="23"/>
    </w:p>
    <w:p w14:paraId="2FC3CEB1" w14:textId="05DD280F" w:rsidR="00993AFE" w:rsidRDefault="00993AFE" w:rsidP="00537FBC"/>
    <w:p w14:paraId="10566D11" w14:textId="5EA2DFB1" w:rsidR="00993AFE" w:rsidRDefault="00993AFE" w:rsidP="00537FBC"/>
    <w:p w14:paraId="044861ED" w14:textId="026F4AE1" w:rsidR="00993AFE" w:rsidRDefault="00993AFE" w:rsidP="00537FBC"/>
    <w:p w14:paraId="029842CE" w14:textId="79B1F9CE" w:rsidR="008310C6" w:rsidRDefault="008310C6" w:rsidP="00B1145B">
      <w:pPr>
        <w:pStyle w:val="CitaviBibliographyEntry"/>
      </w:pPr>
    </w:p>
    <w:p w14:paraId="6F0357BC" w14:textId="2D887149" w:rsidR="008310C6" w:rsidRDefault="008310C6" w:rsidP="008310C6"/>
    <w:p w14:paraId="666ED2F0" w14:textId="3C635633" w:rsidR="00B1145B" w:rsidRDefault="00B1145B" w:rsidP="00105B11">
      <w:pPr>
        <w:pStyle w:val="CitaviBibliographyEntry"/>
      </w:pPr>
    </w:p>
    <w:p w14:paraId="76B8622C" w14:textId="738EAFE7" w:rsidR="00B1145B" w:rsidRDefault="00B1145B" w:rsidP="00B1145B"/>
    <w:sdt>
      <w:sdtPr>
        <w:tag w:val="CitaviBibliography"/>
        <w:id w:val="855849434"/>
        <w:placeholder>
          <w:docPart w:val="DefaultPlaceholder_-1854013440"/>
        </w:placeholder>
      </w:sdtPr>
      <w:sdtContent>
        <w:p w14:paraId="43FF3624" w14:textId="67D20921" w:rsidR="004D03E1" w:rsidRDefault="004D03E1" w:rsidP="004D03E1">
          <w:pPr>
            <w:pStyle w:val="CitaviBibliographyEntry"/>
          </w:pPr>
          <w:r>
            <w:fldChar w:fldCharType="begin"/>
          </w:r>
          <w:r>
            <w:instrText>ADDIN CitaviBibliography</w:instrText>
          </w:r>
          <w:r>
            <w:fldChar w:fldCharType="separate"/>
          </w:r>
          <w:r>
            <w:t>[1]</w:t>
          </w:r>
          <w:r>
            <w:tab/>
          </w:r>
          <w:bookmarkStart w:id="24" w:name="_CTVL00187d62162ca34425db0e18a7c14bcac47"/>
          <w:r>
            <w:t>P. Roca,</w:t>
          </w:r>
          <w:bookmarkEnd w:id="24"/>
          <w:r>
            <w:t xml:space="preserve"> </w:t>
          </w:r>
          <w:r w:rsidRPr="004D03E1">
            <w:rPr>
              <w:i/>
            </w:rPr>
            <w:t xml:space="preserve">State </w:t>
          </w:r>
          <w:proofErr w:type="spellStart"/>
          <w:r w:rsidRPr="004D03E1">
            <w:rPr>
              <w:i/>
            </w:rPr>
            <w:t>of</w:t>
          </w:r>
          <w:proofErr w:type="spellEnd"/>
          <w:r w:rsidRPr="004D03E1">
            <w:rPr>
              <w:i/>
            </w:rPr>
            <w:t xml:space="preserve"> </w:t>
          </w:r>
          <w:proofErr w:type="spellStart"/>
          <w:r w:rsidRPr="004D03E1">
            <w:rPr>
              <w:i/>
            </w:rPr>
            <w:t>the</w:t>
          </w:r>
          <w:proofErr w:type="spellEnd"/>
          <w:r w:rsidRPr="004D03E1">
            <w:rPr>
              <w:i/>
            </w:rPr>
            <w:t xml:space="preserve"> </w:t>
          </w:r>
          <w:proofErr w:type="spellStart"/>
          <w:r w:rsidRPr="004D03E1">
            <w:rPr>
              <w:i/>
            </w:rPr>
            <w:t>Vitivinicultural</w:t>
          </w:r>
          <w:proofErr w:type="spellEnd"/>
          <w:r w:rsidRPr="004D03E1">
            <w:rPr>
              <w:i/>
            </w:rPr>
            <w:t xml:space="preserve"> World </w:t>
          </w:r>
          <w:proofErr w:type="gramStart"/>
          <w:r w:rsidRPr="004D03E1">
            <w:rPr>
              <w:i/>
            </w:rPr>
            <w:t>in 2020</w:t>
          </w:r>
          <w:proofErr w:type="gramEnd"/>
          <w:r w:rsidRPr="004D03E1">
            <w:rPr>
              <w:i/>
            </w:rPr>
            <w:t xml:space="preserve">, </w:t>
          </w:r>
          <w:r w:rsidRPr="004D03E1">
            <w:t xml:space="preserve">o. O., </w:t>
          </w:r>
          <w:r w:rsidRPr="004D03E1">
            <w:rPr>
              <w:b/>
            </w:rPr>
            <w:t>20.04.2021</w:t>
          </w:r>
          <w:r w:rsidRPr="004D03E1">
            <w:t>.</w:t>
          </w:r>
          <w:r>
            <w:fldChar w:fldCharType="end"/>
          </w:r>
        </w:p>
      </w:sdtContent>
    </w:sdt>
    <w:p w14:paraId="7A7A9A85" w14:textId="77777777" w:rsidR="004D03E1" w:rsidRPr="00993AFE" w:rsidRDefault="004D03E1" w:rsidP="004D03E1"/>
    <w:sectPr w:rsidR="004D03E1" w:rsidRPr="00993AFE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9AD5B8B" w14:textId="77777777" w:rsidR="009F2D50" w:rsidRDefault="009F2D50" w:rsidP="00537FBC">
      <w:r>
        <w:separator/>
      </w:r>
    </w:p>
    <w:p w14:paraId="6A9DCC78" w14:textId="77777777" w:rsidR="009F2D50" w:rsidRDefault="009F2D50" w:rsidP="00537FBC"/>
  </w:endnote>
  <w:endnote w:type="continuationSeparator" w:id="0">
    <w:p w14:paraId="7530414F" w14:textId="77777777" w:rsidR="009F2D50" w:rsidRDefault="009F2D50" w:rsidP="00537FBC">
      <w:r>
        <w:continuationSeparator/>
      </w:r>
    </w:p>
    <w:p w14:paraId="5746673D" w14:textId="77777777" w:rsidR="009F2D50" w:rsidRDefault="009F2D50" w:rsidP="00537FBC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21489C3" w14:textId="77777777" w:rsidR="00991D39" w:rsidRDefault="00991D39" w:rsidP="00537FBC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7170777"/>
      <w:docPartObj>
        <w:docPartGallery w:val="Page Numbers (Bottom of Page)"/>
        <w:docPartUnique/>
      </w:docPartObj>
    </w:sdtPr>
    <w:sdtEndPr/>
    <w:sdtContent>
      <w:p w14:paraId="36C042FB" w14:textId="247033BA" w:rsidR="00537FBC" w:rsidRDefault="00537FBC">
        <w:pPr>
          <w:pStyle w:val="Fuzeile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34DC9F63" w14:textId="26200DDB" w:rsidR="00991D39" w:rsidRDefault="00991D39" w:rsidP="00537FBC">
    <w:pPr>
      <w:pStyle w:val="Fuzeile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1FE4446" w14:textId="77777777" w:rsidR="00991D39" w:rsidRDefault="00991D39" w:rsidP="00537FBC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BD203E8" w14:textId="77777777" w:rsidR="009F2D50" w:rsidRDefault="009F2D50" w:rsidP="00537FBC">
      <w:r>
        <w:separator/>
      </w:r>
    </w:p>
    <w:p w14:paraId="62ECA7A2" w14:textId="77777777" w:rsidR="009F2D50" w:rsidRDefault="009F2D50" w:rsidP="00537FBC"/>
  </w:footnote>
  <w:footnote w:type="continuationSeparator" w:id="0">
    <w:p w14:paraId="770530E4" w14:textId="77777777" w:rsidR="009F2D50" w:rsidRDefault="009F2D50" w:rsidP="00537FBC">
      <w:r>
        <w:continuationSeparator/>
      </w:r>
    </w:p>
    <w:p w14:paraId="1D3198B6" w14:textId="77777777" w:rsidR="009F2D50" w:rsidRDefault="009F2D50" w:rsidP="00537FBC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810628A" w14:textId="77777777" w:rsidR="00991D39" w:rsidRDefault="00991D39" w:rsidP="00537FBC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8C4201C" w14:textId="77777777" w:rsidR="00991D39" w:rsidRDefault="00991D39" w:rsidP="00537FBC">
    <w:pPr>
      <w:pStyle w:val="Kopfzeile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FF906BE" w14:textId="77777777" w:rsidR="00991D39" w:rsidRDefault="00991D39" w:rsidP="00537FBC">
    <w:pPr>
      <w:pStyle w:val="Kopfzeil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84925B2E"/>
    <w:lvl w:ilvl="0">
      <w:start w:val="1"/>
      <w:numFmt w:val="decimal"/>
      <w:pStyle w:val="Listennumm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F12E02DA"/>
    <w:lvl w:ilvl="0">
      <w:start w:val="1"/>
      <w:numFmt w:val="decimal"/>
      <w:pStyle w:val="Listennumm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11EAB59E"/>
    <w:lvl w:ilvl="0">
      <w:start w:val="1"/>
      <w:numFmt w:val="decimal"/>
      <w:pStyle w:val="Listennumm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B708356C"/>
    <w:lvl w:ilvl="0">
      <w:start w:val="1"/>
      <w:numFmt w:val="decimal"/>
      <w:pStyle w:val="Listennumm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17D48BEA"/>
    <w:lvl w:ilvl="0">
      <w:start w:val="1"/>
      <w:numFmt w:val="bullet"/>
      <w:pStyle w:val="Aufzhlungszeichen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E4DE9744"/>
    <w:lvl w:ilvl="0">
      <w:start w:val="1"/>
      <w:numFmt w:val="bullet"/>
      <w:pStyle w:val="Aufzhlungszeichen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5A0CD050"/>
    <w:lvl w:ilvl="0">
      <w:start w:val="1"/>
      <w:numFmt w:val="bullet"/>
      <w:pStyle w:val="Aufzhlungszeichen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17C2DA98"/>
    <w:lvl w:ilvl="0">
      <w:start w:val="1"/>
      <w:numFmt w:val="bullet"/>
      <w:pStyle w:val="Aufzhlungszeichen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7A0C8466"/>
    <w:lvl w:ilvl="0">
      <w:start w:val="1"/>
      <w:numFmt w:val="decimal"/>
      <w:pStyle w:val="Listennumm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4010F7B0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7F56B92"/>
    <w:multiLevelType w:val="multilevel"/>
    <w:tmpl w:val="0E3430A0"/>
    <w:lvl w:ilvl="0">
      <w:start w:val="1"/>
      <w:numFmt w:val="decimal"/>
      <w:lvlText w:val="%1"/>
      <w:lvlJc w:val="left"/>
      <w:pPr>
        <w:ind w:left="400" w:hanging="40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00" w:hanging="40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1" w15:restartNumberingAfterBreak="0">
    <w:nsid w:val="1E031577"/>
    <w:multiLevelType w:val="multilevel"/>
    <w:tmpl w:val="44F61408"/>
    <w:lvl w:ilvl="0">
      <w:start w:val="1"/>
      <w:numFmt w:val="decimal"/>
      <w:lvlText w:val="%1"/>
      <w:lvlJc w:val="left"/>
      <w:pPr>
        <w:ind w:left="600" w:hanging="60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600" w:hanging="60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2" w15:restartNumberingAfterBreak="0">
    <w:nsid w:val="2EB47B00"/>
    <w:multiLevelType w:val="multilevel"/>
    <w:tmpl w:val="F89C2828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13" w15:restartNumberingAfterBreak="0">
    <w:nsid w:val="2F4A6979"/>
    <w:multiLevelType w:val="multilevel"/>
    <w:tmpl w:val="273A4448"/>
    <w:lvl w:ilvl="0">
      <w:start w:val="1"/>
      <w:numFmt w:val="decimal"/>
      <w:pStyle w:val="berschrift1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pStyle w:val="berschrift2"/>
      <w:isLgl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pStyle w:val="berschrift3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160" w:hanging="180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880" w:hanging="2520"/>
      </w:pPr>
      <w:rPr>
        <w:rFonts w:hint="default"/>
      </w:rPr>
    </w:lvl>
  </w:abstractNum>
  <w:abstractNum w:abstractNumId="14" w15:restartNumberingAfterBreak="0">
    <w:nsid w:val="34931D8F"/>
    <w:multiLevelType w:val="hybridMultilevel"/>
    <w:tmpl w:val="90220184"/>
    <w:lvl w:ilvl="0" w:tplc="D8D2A4B2">
      <w:start w:val="1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A33A872A">
      <w:start w:val="1"/>
      <w:numFmt w:val="bullet"/>
      <w:pStyle w:val="CitaviBibliographySubheading8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73C45DC"/>
    <w:multiLevelType w:val="hybridMultilevel"/>
    <w:tmpl w:val="ED84A316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38B2395F"/>
    <w:multiLevelType w:val="hybridMultilevel"/>
    <w:tmpl w:val="2F2C0658"/>
    <w:lvl w:ilvl="0" w:tplc="A3E2C278">
      <w:numFmt w:val="bullet"/>
      <w:lvlText w:val=""/>
      <w:lvlJc w:val="left"/>
      <w:pPr>
        <w:ind w:left="720" w:hanging="360"/>
      </w:pPr>
      <w:rPr>
        <w:rFonts w:ascii="Wingdings" w:eastAsiaTheme="minorHAnsi" w:hAnsi="Wingdings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7F551C6"/>
    <w:multiLevelType w:val="hybridMultilevel"/>
    <w:tmpl w:val="AC2A43FE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B907A03"/>
    <w:multiLevelType w:val="multilevel"/>
    <w:tmpl w:val="D08AE7D2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9" w15:restartNumberingAfterBreak="0">
    <w:nsid w:val="792E29E0"/>
    <w:multiLevelType w:val="multilevel"/>
    <w:tmpl w:val="78D4D32E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18"/>
  </w:num>
  <w:num w:numId="2">
    <w:abstractNumId w:val="12"/>
  </w:num>
  <w:num w:numId="3">
    <w:abstractNumId w:val="19"/>
  </w:num>
  <w:num w:numId="4">
    <w:abstractNumId w:val="10"/>
  </w:num>
  <w:num w:numId="5">
    <w:abstractNumId w:val="11"/>
  </w:num>
  <w:num w:numId="6">
    <w:abstractNumId w:val="16"/>
  </w:num>
  <w:num w:numId="7">
    <w:abstractNumId w:val="15"/>
  </w:num>
  <w:num w:numId="8">
    <w:abstractNumId w:val="17"/>
  </w:num>
  <w:num w:numId="9">
    <w:abstractNumId w:val="13"/>
  </w:num>
  <w:num w:numId="10">
    <w:abstractNumId w:val="14"/>
  </w:num>
  <w:num w:numId="11">
    <w:abstractNumId w:val="0"/>
  </w:num>
  <w:num w:numId="12">
    <w:abstractNumId w:val="1"/>
  </w:num>
  <w:num w:numId="13">
    <w:abstractNumId w:val="2"/>
  </w:num>
  <w:num w:numId="14">
    <w:abstractNumId w:val="3"/>
  </w:num>
  <w:num w:numId="15">
    <w:abstractNumId w:val="4"/>
  </w:num>
  <w:num w:numId="16">
    <w:abstractNumId w:val="5"/>
  </w:num>
  <w:num w:numId="17">
    <w:abstractNumId w:val="6"/>
  </w:num>
  <w:num w:numId="18">
    <w:abstractNumId w:val="7"/>
  </w:num>
  <w:num w:numId="19">
    <w:abstractNumId w:val="8"/>
  </w:num>
  <w:num w:numId="20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50772"/>
    <w:rsid w:val="000319D1"/>
    <w:rsid w:val="00054A6C"/>
    <w:rsid w:val="00055E97"/>
    <w:rsid w:val="000706D8"/>
    <w:rsid w:val="000A632F"/>
    <w:rsid w:val="000B0EB5"/>
    <w:rsid w:val="000B3C2A"/>
    <w:rsid w:val="000B3FC9"/>
    <w:rsid w:val="000E1F0D"/>
    <w:rsid w:val="00105B11"/>
    <w:rsid w:val="00133A30"/>
    <w:rsid w:val="0014447E"/>
    <w:rsid w:val="00154094"/>
    <w:rsid w:val="00154714"/>
    <w:rsid w:val="001568FD"/>
    <w:rsid w:val="0017049A"/>
    <w:rsid w:val="001815BD"/>
    <w:rsid w:val="0018183B"/>
    <w:rsid w:val="00184993"/>
    <w:rsid w:val="001A1890"/>
    <w:rsid w:val="001A7F62"/>
    <w:rsid w:val="001B3D4D"/>
    <w:rsid w:val="001C2DAB"/>
    <w:rsid w:val="001C6E03"/>
    <w:rsid w:val="001F1AF5"/>
    <w:rsid w:val="001F295E"/>
    <w:rsid w:val="001F4DA5"/>
    <w:rsid w:val="002027E6"/>
    <w:rsid w:val="00216789"/>
    <w:rsid w:val="00227DC0"/>
    <w:rsid w:val="00265FB9"/>
    <w:rsid w:val="002D1561"/>
    <w:rsid w:val="002D22F6"/>
    <w:rsid w:val="002E68D2"/>
    <w:rsid w:val="002F5133"/>
    <w:rsid w:val="002F65FA"/>
    <w:rsid w:val="00321EB1"/>
    <w:rsid w:val="00321F80"/>
    <w:rsid w:val="003767FB"/>
    <w:rsid w:val="003A4D68"/>
    <w:rsid w:val="003B3DF9"/>
    <w:rsid w:val="003B570A"/>
    <w:rsid w:val="003B7138"/>
    <w:rsid w:val="003D3700"/>
    <w:rsid w:val="004278E4"/>
    <w:rsid w:val="00462FAD"/>
    <w:rsid w:val="00466741"/>
    <w:rsid w:val="00484454"/>
    <w:rsid w:val="004A3E17"/>
    <w:rsid w:val="004D03E1"/>
    <w:rsid w:val="004D1827"/>
    <w:rsid w:val="004D631D"/>
    <w:rsid w:val="004E5136"/>
    <w:rsid w:val="004F439A"/>
    <w:rsid w:val="005029BC"/>
    <w:rsid w:val="005241C5"/>
    <w:rsid w:val="00531DFF"/>
    <w:rsid w:val="005358E1"/>
    <w:rsid w:val="00537FBC"/>
    <w:rsid w:val="00555EC7"/>
    <w:rsid w:val="00564504"/>
    <w:rsid w:val="00567EB0"/>
    <w:rsid w:val="005856E4"/>
    <w:rsid w:val="0058775F"/>
    <w:rsid w:val="005A3F90"/>
    <w:rsid w:val="005C7B94"/>
    <w:rsid w:val="005D170D"/>
    <w:rsid w:val="00604D8C"/>
    <w:rsid w:val="00641A0B"/>
    <w:rsid w:val="00650772"/>
    <w:rsid w:val="00656F12"/>
    <w:rsid w:val="006706C3"/>
    <w:rsid w:val="006714ED"/>
    <w:rsid w:val="00675484"/>
    <w:rsid w:val="006A3DD9"/>
    <w:rsid w:val="006A6E00"/>
    <w:rsid w:val="006A78C2"/>
    <w:rsid w:val="006C1565"/>
    <w:rsid w:val="006E7B5E"/>
    <w:rsid w:val="006F57D7"/>
    <w:rsid w:val="00703B40"/>
    <w:rsid w:val="007562E6"/>
    <w:rsid w:val="007802C2"/>
    <w:rsid w:val="0079027C"/>
    <w:rsid w:val="00792548"/>
    <w:rsid w:val="007D5583"/>
    <w:rsid w:val="008033C4"/>
    <w:rsid w:val="008310C6"/>
    <w:rsid w:val="00832098"/>
    <w:rsid w:val="00834BA0"/>
    <w:rsid w:val="00837B88"/>
    <w:rsid w:val="00842032"/>
    <w:rsid w:val="00847C39"/>
    <w:rsid w:val="0089759F"/>
    <w:rsid w:val="008A4AE0"/>
    <w:rsid w:val="008E29DF"/>
    <w:rsid w:val="008F41D5"/>
    <w:rsid w:val="008F593C"/>
    <w:rsid w:val="00985D79"/>
    <w:rsid w:val="00991D39"/>
    <w:rsid w:val="00993AFE"/>
    <w:rsid w:val="00997FE8"/>
    <w:rsid w:val="009C4B33"/>
    <w:rsid w:val="009D3347"/>
    <w:rsid w:val="009F2D50"/>
    <w:rsid w:val="009F3BDC"/>
    <w:rsid w:val="00A065DD"/>
    <w:rsid w:val="00A10D2E"/>
    <w:rsid w:val="00A21FD0"/>
    <w:rsid w:val="00A275B4"/>
    <w:rsid w:val="00A50D41"/>
    <w:rsid w:val="00A52F50"/>
    <w:rsid w:val="00A65640"/>
    <w:rsid w:val="00A9168F"/>
    <w:rsid w:val="00AB58E5"/>
    <w:rsid w:val="00AB5D01"/>
    <w:rsid w:val="00AC7D83"/>
    <w:rsid w:val="00AD3BC9"/>
    <w:rsid w:val="00AE5D52"/>
    <w:rsid w:val="00AF4DBA"/>
    <w:rsid w:val="00B0169D"/>
    <w:rsid w:val="00B1145B"/>
    <w:rsid w:val="00B21D82"/>
    <w:rsid w:val="00B334A2"/>
    <w:rsid w:val="00B428AB"/>
    <w:rsid w:val="00B53C34"/>
    <w:rsid w:val="00B66547"/>
    <w:rsid w:val="00B83701"/>
    <w:rsid w:val="00BD43AC"/>
    <w:rsid w:val="00BE0523"/>
    <w:rsid w:val="00C00CE9"/>
    <w:rsid w:val="00C32A31"/>
    <w:rsid w:val="00C34488"/>
    <w:rsid w:val="00C42A22"/>
    <w:rsid w:val="00C738FD"/>
    <w:rsid w:val="00C76BB2"/>
    <w:rsid w:val="00C81A9E"/>
    <w:rsid w:val="00C90547"/>
    <w:rsid w:val="00C949EE"/>
    <w:rsid w:val="00CB7E19"/>
    <w:rsid w:val="00CC5317"/>
    <w:rsid w:val="00CF11B1"/>
    <w:rsid w:val="00D410B2"/>
    <w:rsid w:val="00D430EF"/>
    <w:rsid w:val="00D45FE2"/>
    <w:rsid w:val="00DB2942"/>
    <w:rsid w:val="00DB3AA6"/>
    <w:rsid w:val="00DC55E8"/>
    <w:rsid w:val="00DD270F"/>
    <w:rsid w:val="00DD6EAF"/>
    <w:rsid w:val="00DE1B1B"/>
    <w:rsid w:val="00DF0069"/>
    <w:rsid w:val="00DF1342"/>
    <w:rsid w:val="00E32161"/>
    <w:rsid w:val="00E3286E"/>
    <w:rsid w:val="00E32AD2"/>
    <w:rsid w:val="00E42317"/>
    <w:rsid w:val="00E449F3"/>
    <w:rsid w:val="00E53077"/>
    <w:rsid w:val="00E53BDE"/>
    <w:rsid w:val="00E57FB4"/>
    <w:rsid w:val="00E661B0"/>
    <w:rsid w:val="00E77048"/>
    <w:rsid w:val="00E7704F"/>
    <w:rsid w:val="00E800C1"/>
    <w:rsid w:val="00E87D66"/>
    <w:rsid w:val="00E92AC8"/>
    <w:rsid w:val="00E96528"/>
    <w:rsid w:val="00EF5712"/>
    <w:rsid w:val="00F534B9"/>
    <w:rsid w:val="00F57DB7"/>
    <w:rsid w:val="00F81C3B"/>
    <w:rsid w:val="00F971C1"/>
    <w:rsid w:val="00FA287D"/>
    <w:rsid w:val="00FF5DE6"/>
    <w:rsid w:val="00FF78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7C3CDF4"/>
  <w15:chartTrackingRefBased/>
  <w15:docId w15:val="{082020CD-E6DF-41D2-A689-CA4CDF12700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537FBC"/>
    <w:rPr>
      <w:rFonts w:cstheme="minorHAnsi"/>
    </w:rPr>
  </w:style>
  <w:style w:type="paragraph" w:styleId="berschrift1">
    <w:name w:val="heading 1"/>
    <w:basedOn w:val="Listenabsatz"/>
    <w:next w:val="Standard"/>
    <w:link w:val="berschrift1Zchn"/>
    <w:uiPriority w:val="9"/>
    <w:qFormat/>
    <w:rsid w:val="00537FBC"/>
    <w:pPr>
      <w:numPr>
        <w:numId w:val="9"/>
      </w:numPr>
      <w:ind w:left="709" w:hanging="709"/>
      <w:outlineLvl w:val="0"/>
    </w:pPr>
    <w:rPr>
      <w:rFonts w:asciiTheme="majorHAnsi" w:hAnsiTheme="majorHAnsi" w:cstheme="majorHAnsi"/>
      <w:b/>
      <w:bCs/>
      <w:sz w:val="32"/>
      <w:szCs w:val="32"/>
    </w:rPr>
  </w:style>
  <w:style w:type="paragraph" w:styleId="berschrift2">
    <w:name w:val="heading 2"/>
    <w:basedOn w:val="Listenabsatz"/>
    <w:next w:val="Standard"/>
    <w:link w:val="berschrift2Zchn"/>
    <w:uiPriority w:val="9"/>
    <w:unhideWhenUsed/>
    <w:qFormat/>
    <w:rsid w:val="00537FBC"/>
    <w:pPr>
      <w:numPr>
        <w:ilvl w:val="1"/>
        <w:numId w:val="9"/>
      </w:numPr>
      <w:ind w:left="709" w:hanging="709"/>
      <w:outlineLvl w:val="1"/>
    </w:pPr>
    <w:rPr>
      <w:rFonts w:asciiTheme="majorHAnsi" w:hAnsiTheme="majorHAnsi" w:cstheme="majorHAnsi"/>
      <w:b/>
      <w:bCs/>
      <w:sz w:val="26"/>
      <w:szCs w:val="26"/>
    </w:rPr>
  </w:style>
  <w:style w:type="paragraph" w:styleId="berschrift3">
    <w:name w:val="heading 3"/>
    <w:basedOn w:val="Listenabsatz"/>
    <w:next w:val="Standard"/>
    <w:link w:val="berschrift3Zchn"/>
    <w:uiPriority w:val="9"/>
    <w:unhideWhenUsed/>
    <w:qFormat/>
    <w:rsid w:val="00F971C1"/>
    <w:pPr>
      <w:numPr>
        <w:ilvl w:val="2"/>
        <w:numId w:val="9"/>
      </w:numPr>
      <w:ind w:left="709" w:hanging="709"/>
      <w:outlineLvl w:val="2"/>
    </w:pPr>
    <w:rPr>
      <w:rFonts w:asciiTheme="majorHAnsi" w:hAnsiTheme="majorHAnsi" w:cstheme="majorHAnsi"/>
      <w:b/>
      <w:bCs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AC7D83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AC7D83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AC7D83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AC7D83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AC7D83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AC7D83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link w:val="ListenabsatzZchn"/>
    <w:uiPriority w:val="34"/>
    <w:qFormat/>
    <w:rsid w:val="00650772"/>
    <w:pPr>
      <w:ind w:left="720"/>
      <w:contextualSpacing/>
    </w:pPr>
  </w:style>
  <w:style w:type="character" w:customStyle="1" w:styleId="berschrift1Zchn">
    <w:name w:val="Überschrift 1 Zchn"/>
    <w:basedOn w:val="Absatz-Standardschriftart"/>
    <w:link w:val="berschrift1"/>
    <w:uiPriority w:val="9"/>
    <w:rsid w:val="00537FBC"/>
    <w:rPr>
      <w:rFonts w:asciiTheme="majorHAnsi" w:hAnsiTheme="majorHAnsi" w:cstheme="majorHAnsi"/>
      <w:b/>
      <w:bCs/>
      <w:sz w:val="32"/>
      <w:szCs w:val="32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537FBC"/>
    <w:rPr>
      <w:rFonts w:asciiTheme="majorHAnsi" w:hAnsiTheme="majorHAnsi" w:cstheme="majorHAnsi"/>
      <w:b/>
      <w:bCs/>
      <w:sz w:val="26"/>
      <w:szCs w:val="26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F971C1"/>
    <w:rPr>
      <w:rFonts w:asciiTheme="majorHAnsi" w:hAnsiTheme="majorHAnsi" w:cstheme="majorHAnsi"/>
      <w:b/>
      <w:bCs/>
      <w:sz w:val="24"/>
      <w:szCs w:val="24"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991D39"/>
    <w:pPr>
      <w:keepNext/>
      <w:keepLines/>
      <w:numPr>
        <w:numId w:val="0"/>
      </w:numPr>
      <w:spacing w:before="240" w:after="0"/>
      <w:contextualSpacing w:val="0"/>
      <w:outlineLvl w:val="9"/>
    </w:pPr>
    <w:rPr>
      <w:rFonts w:eastAsiaTheme="majorEastAsia" w:cstheme="majorBidi"/>
      <w:b w:val="0"/>
      <w:bCs w:val="0"/>
      <w:color w:val="2F5496" w:themeColor="accent1" w:themeShade="BF"/>
      <w:lang w:eastAsia="de-DE"/>
    </w:rPr>
  </w:style>
  <w:style w:type="paragraph" w:styleId="Verzeichnis1">
    <w:name w:val="toc 1"/>
    <w:basedOn w:val="Standard"/>
    <w:next w:val="Standard"/>
    <w:autoRedefine/>
    <w:uiPriority w:val="39"/>
    <w:unhideWhenUsed/>
    <w:rsid w:val="00991D39"/>
    <w:pPr>
      <w:spacing w:after="100"/>
    </w:pPr>
  </w:style>
  <w:style w:type="paragraph" w:styleId="Verzeichnis2">
    <w:name w:val="toc 2"/>
    <w:basedOn w:val="Standard"/>
    <w:next w:val="Standard"/>
    <w:autoRedefine/>
    <w:uiPriority w:val="39"/>
    <w:unhideWhenUsed/>
    <w:rsid w:val="00991D39"/>
    <w:pPr>
      <w:spacing w:after="100"/>
      <w:ind w:left="240"/>
    </w:pPr>
  </w:style>
  <w:style w:type="paragraph" w:styleId="Verzeichnis3">
    <w:name w:val="toc 3"/>
    <w:basedOn w:val="Standard"/>
    <w:next w:val="Standard"/>
    <w:autoRedefine/>
    <w:uiPriority w:val="39"/>
    <w:unhideWhenUsed/>
    <w:rsid w:val="00991D39"/>
    <w:pPr>
      <w:spacing w:after="100"/>
      <w:ind w:left="480"/>
    </w:pPr>
  </w:style>
  <w:style w:type="character" w:styleId="Hyperlink">
    <w:name w:val="Hyperlink"/>
    <w:basedOn w:val="Absatz-Standardschriftart"/>
    <w:uiPriority w:val="99"/>
    <w:unhideWhenUsed/>
    <w:rsid w:val="00991D39"/>
    <w:rPr>
      <w:color w:val="0563C1" w:themeColor="hyperlink"/>
      <w:u w:val="single"/>
    </w:rPr>
  </w:style>
  <w:style w:type="paragraph" w:styleId="Kopfzeile">
    <w:name w:val="header"/>
    <w:basedOn w:val="Standard"/>
    <w:link w:val="KopfzeileZchn"/>
    <w:uiPriority w:val="99"/>
    <w:unhideWhenUsed/>
    <w:rsid w:val="00991D3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991D39"/>
    <w:rPr>
      <w:rFonts w:ascii="Arial" w:hAnsi="Arial" w:cs="Arial"/>
      <w:sz w:val="24"/>
      <w:szCs w:val="24"/>
    </w:rPr>
  </w:style>
  <w:style w:type="paragraph" w:styleId="Fuzeile">
    <w:name w:val="footer"/>
    <w:basedOn w:val="Standard"/>
    <w:link w:val="FuzeileZchn"/>
    <w:uiPriority w:val="99"/>
    <w:unhideWhenUsed/>
    <w:rsid w:val="00991D3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991D39"/>
    <w:rPr>
      <w:rFonts w:ascii="Arial" w:hAnsi="Arial" w:cs="Arial"/>
      <w:sz w:val="24"/>
      <w:szCs w:val="24"/>
    </w:rPr>
  </w:style>
  <w:style w:type="paragraph" w:styleId="Literaturverzeichnis">
    <w:name w:val="Bibliography"/>
    <w:basedOn w:val="Standard"/>
    <w:next w:val="Standard"/>
    <w:uiPriority w:val="37"/>
    <w:semiHidden/>
    <w:unhideWhenUsed/>
    <w:rsid w:val="00AC7D83"/>
  </w:style>
  <w:style w:type="character" w:styleId="Buchtitel">
    <w:name w:val="Book Title"/>
    <w:basedOn w:val="Absatz-Standardschriftart"/>
    <w:uiPriority w:val="33"/>
    <w:qFormat/>
    <w:rsid w:val="00AC7D83"/>
    <w:rPr>
      <w:b/>
      <w:bCs/>
      <w:i/>
      <w:iCs/>
      <w:spacing w:val="5"/>
    </w:rPr>
  </w:style>
  <w:style w:type="character" w:styleId="IntensiverVerweis">
    <w:name w:val="Intense Reference"/>
    <w:basedOn w:val="Absatz-Standardschriftart"/>
    <w:uiPriority w:val="32"/>
    <w:qFormat/>
    <w:rsid w:val="00AC7D83"/>
    <w:rPr>
      <w:b/>
      <w:bCs/>
      <w:smallCaps/>
      <w:color w:val="4472C4" w:themeColor="accent1"/>
      <w:spacing w:val="5"/>
    </w:rPr>
  </w:style>
  <w:style w:type="character" w:styleId="SchwacherVerweis">
    <w:name w:val="Subtle Reference"/>
    <w:basedOn w:val="Absatz-Standardschriftart"/>
    <w:uiPriority w:val="31"/>
    <w:qFormat/>
    <w:rsid w:val="00AC7D83"/>
    <w:rPr>
      <w:smallCaps/>
      <w:color w:val="5A5A5A" w:themeColor="text1" w:themeTint="A5"/>
    </w:rPr>
  </w:style>
  <w:style w:type="character" w:styleId="IntensiveHervorhebung">
    <w:name w:val="Intense Emphasis"/>
    <w:basedOn w:val="Absatz-Standardschriftart"/>
    <w:uiPriority w:val="21"/>
    <w:qFormat/>
    <w:rsid w:val="00AC7D83"/>
    <w:rPr>
      <w:i/>
      <w:iCs/>
      <w:color w:val="4472C4" w:themeColor="accent1"/>
    </w:rPr>
  </w:style>
  <w:style w:type="character" w:styleId="SchwacheHervorhebung">
    <w:name w:val="Subtle Emphasis"/>
    <w:basedOn w:val="Absatz-Standardschriftart"/>
    <w:uiPriority w:val="19"/>
    <w:qFormat/>
    <w:rsid w:val="00AC7D83"/>
    <w:rPr>
      <w:i/>
      <w:iCs/>
      <w:color w:val="404040" w:themeColor="text1" w:themeTint="BF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AC7D83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AC7D83"/>
    <w:rPr>
      <w:rFonts w:cstheme="minorHAnsi"/>
      <w:i/>
      <w:iCs/>
      <w:color w:val="4472C4" w:themeColor="accent1"/>
    </w:rPr>
  </w:style>
  <w:style w:type="paragraph" w:styleId="Zitat">
    <w:name w:val="Quote"/>
    <w:basedOn w:val="Standard"/>
    <w:next w:val="Standard"/>
    <w:link w:val="ZitatZchn"/>
    <w:uiPriority w:val="29"/>
    <w:qFormat/>
    <w:rsid w:val="00AC7D83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AC7D83"/>
    <w:rPr>
      <w:rFonts w:cstheme="minorHAnsi"/>
      <w:i/>
      <w:iCs/>
      <w:color w:val="404040" w:themeColor="text1" w:themeTint="BF"/>
    </w:rPr>
  </w:style>
  <w:style w:type="table" w:styleId="MittlereListe1-Akzent1">
    <w:name w:val="Medium List 1 Accent 1"/>
    <w:basedOn w:val="NormaleTabelle"/>
    <w:uiPriority w:val="65"/>
    <w:semiHidden/>
    <w:unhideWhenUsed/>
    <w:rsid w:val="00AC7D83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MittlereSchattierung2-Akzent1">
    <w:name w:val="Medium Shading 2 Accent 1"/>
    <w:basedOn w:val="NormaleTabelle"/>
    <w:uiPriority w:val="64"/>
    <w:semiHidden/>
    <w:unhideWhenUsed/>
    <w:rsid w:val="00AC7D83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ittlereSchattierung1-Akzent1">
    <w:name w:val="Medium Shading 1 Accent 1"/>
    <w:basedOn w:val="NormaleTabelle"/>
    <w:uiPriority w:val="63"/>
    <w:semiHidden/>
    <w:unhideWhenUsed/>
    <w:rsid w:val="00AC7D83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-Akzent1">
    <w:name w:val="Light Grid Accent 1"/>
    <w:basedOn w:val="NormaleTabelle"/>
    <w:uiPriority w:val="62"/>
    <w:semiHidden/>
    <w:unhideWhenUsed/>
    <w:rsid w:val="00AC7D83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HelleListe-Akzent1">
    <w:name w:val="Light List Accent 1"/>
    <w:basedOn w:val="NormaleTabelle"/>
    <w:uiPriority w:val="61"/>
    <w:semiHidden/>
    <w:unhideWhenUsed/>
    <w:rsid w:val="00AC7D83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HelleSchattierung-Akzent1">
    <w:name w:val="Light Shading Accent 1"/>
    <w:basedOn w:val="NormaleTabelle"/>
    <w:uiPriority w:val="60"/>
    <w:semiHidden/>
    <w:unhideWhenUsed/>
    <w:rsid w:val="00AC7D83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FarbigesRaster">
    <w:name w:val="Colorful Grid"/>
    <w:basedOn w:val="NormaleTabelle"/>
    <w:uiPriority w:val="73"/>
    <w:semiHidden/>
    <w:unhideWhenUsed/>
    <w:rsid w:val="00AC7D83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FarbigeListe">
    <w:name w:val="Colorful List"/>
    <w:basedOn w:val="NormaleTabelle"/>
    <w:uiPriority w:val="72"/>
    <w:semiHidden/>
    <w:unhideWhenUsed/>
    <w:rsid w:val="00AC7D83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FarbigeSchattierung">
    <w:name w:val="Colorful Shading"/>
    <w:basedOn w:val="NormaleTabelle"/>
    <w:uiPriority w:val="71"/>
    <w:semiHidden/>
    <w:unhideWhenUsed/>
    <w:rsid w:val="00AC7D83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unkleListe">
    <w:name w:val="Dark List"/>
    <w:basedOn w:val="NormaleTabelle"/>
    <w:uiPriority w:val="70"/>
    <w:semiHidden/>
    <w:unhideWhenUsed/>
    <w:rsid w:val="00AC7D83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ittleresRaster3">
    <w:name w:val="Medium Grid 3"/>
    <w:basedOn w:val="NormaleTabelle"/>
    <w:uiPriority w:val="69"/>
    <w:semiHidden/>
    <w:unhideWhenUsed/>
    <w:rsid w:val="00AC7D83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ittleresRaster2">
    <w:name w:val="Medium Grid 2"/>
    <w:basedOn w:val="NormaleTabelle"/>
    <w:uiPriority w:val="68"/>
    <w:semiHidden/>
    <w:unhideWhenUsed/>
    <w:rsid w:val="00AC7D83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ittleresRaster1">
    <w:name w:val="Medium Grid 1"/>
    <w:basedOn w:val="NormaleTabelle"/>
    <w:uiPriority w:val="67"/>
    <w:semiHidden/>
    <w:unhideWhenUsed/>
    <w:rsid w:val="00AC7D83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ittlereListe2">
    <w:name w:val="Medium List 2"/>
    <w:basedOn w:val="NormaleTabelle"/>
    <w:uiPriority w:val="66"/>
    <w:semiHidden/>
    <w:unhideWhenUsed/>
    <w:rsid w:val="00AC7D83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ittlereListe1">
    <w:name w:val="Medium List 1"/>
    <w:basedOn w:val="NormaleTabelle"/>
    <w:uiPriority w:val="65"/>
    <w:semiHidden/>
    <w:unhideWhenUsed/>
    <w:rsid w:val="00AC7D83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ittlereSchattierung2">
    <w:name w:val="Medium Shading 2"/>
    <w:basedOn w:val="NormaleTabelle"/>
    <w:uiPriority w:val="64"/>
    <w:semiHidden/>
    <w:unhideWhenUsed/>
    <w:rsid w:val="00AC7D83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ittlereSchattierung1">
    <w:name w:val="Medium Shading 1"/>
    <w:basedOn w:val="NormaleTabelle"/>
    <w:uiPriority w:val="63"/>
    <w:semiHidden/>
    <w:unhideWhenUsed/>
    <w:rsid w:val="00AC7D83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">
    <w:name w:val="Light Grid"/>
    <w:basedOn w:val="NormaleTabelle"/>
    <w:uiPriority w:val="62"/>
    <w:semiHidden/>
    <w:unhideWhenUsed/>
    <w:rsid w:val="00AC7D83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HelleListe">
    <w:name w:val="Light List"/>
    <w:basedOn w:val="NormaleTabelle"/>
    <w:uiPriority w:val="61"/>
    <w:semiHidden/>
    <w:unhideWhenUsed/>
    <w:rsid w:val="00AC7D83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HelleSchattierung">
    <w:name w:val="Light Shading"/>
    <w:basedOn w:val="NormaleTabelle"/>
    <w:uiPriority w:val="60"/>
    <w:semiHidden/>
    <w:unhideWhenUsed/>
    <w:rsid w:val="00AC7D83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KeinLeerraum">
    <w:name w:val="No Spacing"/>
    <w:uiPriority w:val="1"/>
    <w:qFormat/>
    <w:rsid w:val="00AC7D83"/>
    <w:pPr>
      <w:spacing w:after="0" w:line="240" w:lineRule="auto"/>
    </w:pPr>
    <w:rPr>
      <w:rFonts w:cstheme="minorHAnsi"/>
    </w:rPr>
  </w:style>
  <w:style w:type="character" w:styleId="HTMLVariable">
    <w:name w:val="HTML Variable"/>
    <w:basedOn w:val="Absatz-Standardschriftart"/>
    <w:uiPriority w:val="99"/>
    <w:semiHidden/>
    <w:unhideWhenUsed/>
    <w:rsid w:val="00AC7D83"/>
    <w:rPr>
      <w:i/>
      <w:iCs/>
    </w:rPr>
  </w:style>
  <w:style w:type="character" w:styleId="HTMLSchreibmaschine">
    <w:name w:val="HTML Typewriter"/>
    <w:basedOn w:val="Absatz-Standardschriftart"/>
    <w:uiPriority w:val="99"/>
    <w:semiHidden/>
    <w:unhideWhenUsed/>
    <w:rsid w:val="00AC7D83"/>
    <w:rPr>
      <w:rFonts w:ascii="Consolas" w:hAnsi="Consolas"/>
      <w:sz w:val="20"/>
      <w:szCs w:val="20"/>
    </w:rPr>
  </w:style>
  <w:style w:type="character" w:styleId="HTMLBeispiel">
    <w:name w:val="HTML Sample"/>
    <w:basedOn w:val="Absatz-Standardschriftart"/>
    <w:uiPriority w:val="99"/>
    <w:semiHidden/>
    <w:unhideWhenUsed/>
    <w:rsid w:val="00AC7D83"/>
    <w:rPr>
      <w:rFonts w:ascii="Consolas" w:hAnsi="Consolas"/>
      <w:sz w:val="24"/>
      <w:szCs w:val="24"/>
    </w:rPr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AC7D83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AC7D83"/>
    <w:rPr>
      <w:rFonts w:ascii="Consolas" w:hAnsi="Consolas" w:cstheme="minorHAnsi"/>
      <w:sz w:val="20"/>
      <w:szCs w:val="20"/>
    </w:rPr>
  </w:style>
  <w:style w:type="character" w:styleId="HTMLTastatur">
    <w:name w:val="HTML Keyboard"/>
    <w:basedOn w:val="Absatz-Standardschriftart"/>
    <w:uiPriority w:val="99"/>
    <w:semiHidden/>
    <w:unhideWhenUsed/>
    <w:rsid w:val="00AC7D83"/>
    <w:rPr>
      <w:rFonts w:ascii="Consolas" w:hAnsi="Consolas"/>
      <w:sz w:val="20"/>
      <w:szCs w:val="20"/>
    </w:rPr>
  </w:style>
  <w:style w:type="character" w:styleId="HTMLDefinition">
    <w:name w:val="HTML Definition"/>
    <w:basedOn w:val="Absatz-Standardschriftart"/>
    <w:uiPriority w:val="99"/>
    <w:semiHidden/>
    <w:unhideWhenUsed/>
    <w:rsid w:val="00AC7D83"/>
    <w:rPr>
      <w:i/>
      <w:iCs/>
    </w:rPr>
  </w:style>
  <w:style w:type="character" w:styleId="HTMLCode">
    <w:name w:val="HTML Code"/>
    <w:basedOn w:val="Absatz-Standardschriftart"/>
    <w:uiPriority w:val="99"/>
    <w:semiHidden/>
    <w:unhideWhenUsed/>
    <w:rsid w:val="00AC7D83"/>
    <w:rPr>
      <w:rFonts w:ascii="Consolas" w:hAnsi="Consolas"/>
      <w:sz w:val="20"/>
      <w:szCs w:val="20"/>
    </w:rPr>
  </w:style>
  <w:style w:type="character" w:styleId="HTMLZitat">
    <w:name w:val="HTML Cite"/>
    <w:basedOn w:val="Absatz-Standardschriftart"/>
    <w:uiPriority w:val="99"/>
    <w:semiHidden/>
    <w:unhideWhenUsed/>
    <w:rsid w:val="00AC7D83"/>
    <w:rPr>
      <w:i/>
      <w:iCs/>
    </w:rPr>
  </w:style>
  <w:style w:type="paragraph" w:styleId="HTMLAdresse">
    <w:name w:val="HTML Address"/>
    <w:basedOn w:val="Standard"/>
    <w:link w:val="HTMLAdresseZchn"/>
    <w:uiPriority w:val="99"/>
    <w:semiHidden/>
    <w:unhideWhenUsed/>
    <w:rsid w:val="00AC7D83"/>
    <w:pPr>
      <w:spacing w:after="0" w:line="240" w:lineRule="auto"/>
    </w:pPr>
    <w:rPr>
      <w:i/>
      <w:iCs/>
    </w:rPr>
  </w:style>
  <w:style w:type="character" w:customStyle="1" w:styleId="HTMLAdresseZchn">
    <w:name w:val="HTML Adresse Zchn"/>
    <w:basedOn w:val="Absatz-Standardschriftart"/>
    <w:link w:val="HTMLAdresse"/>
    <w:uiPriority w:val="99"/>
    <w:semiHidden/>
    <w:rsid w:val="00AC7D83"/>
    <w:rPr>
      <w:rFonts w:cstheme="minorHAnsi"/>
      <w:i/>
      <w:iCs/>
    </w:rPr>
  </w:style>
  <w:style w:type="character" w:styleId="HTMLAkronym">
    <w:name w:val="HTML Acronym"/>
    <w:basedOn w:val="Absatz-Standardschriftart"/>
    <w:uiPriority w:val="99"/>
    <w:semiHidden/>
    <w:unhideWhenUsed/>
    <w:rsid w:val="00AC7D83"/>
  </w:style>
  <w:style w:type="paragraph" w:styleId="StandardWeb">
    <w:name w:val="Normal (Web)"/>
    <w:basedOn w:val="Standard"/>
    <w:uiPriority w:val="99"/>
    <w:semiHidden/>
    <w:unhideWhenUsed/>
    <w:rsid w:val="00AC7D83"/>
    <w:rPr>
      <w:rFonts w:ascii="Times New Roman" w:hAnsi="Times New Roman" w:cs="Times New Roman"/>
      <w:sz w:val="24"/>
      <w:szCs w:val="24"/>
    </w:rPr>
  </w:style>
  <w:style w:type="paragraph" w:styleId="NurText">
    <w:name w:val="Plain Text"/>
    <w:basedOn w:val="Standard"/>
    <w:link w:val="NurTextZchn"/>
    <w:uiPriority w:val="99"/>
    <w:semiHidden/>
    <w:unhideWhenUsed/>
    <w:rsid w:val="00AC7D83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NurTextZchn">
    <w:name w:val="Nur Text Zchn"/>
    <w:basedOn w:val="Absatz-Standardschriftart"/>
    <w:link w:val="NurText"/>
    <w:uiPriority w:val="99"/>
    <w:semiHidden/>
    <w:rsid w:val="00AC7D83"/>
    <w:rPr>
      <w:rFonts w:ascii="Consolas" w:hAnsi="Consolas" w:cstheme="minorHAnsi"/>
      <w:sz w:val="21"/>
      <w:szCs w:val="21"/>
    </w:rPr>
  </w:style>
  <w:style w:type="paragraph" w:styleId="Dokumentstruktur">
    <w:name w:val="Document Map"/>
    <w:basedOn w:val="Standard"/>
    <w:link w:val="DokumentstrukturZchn"/>
    <w:uiPriority w:val="99"/>
    <w:semiHidden/>
    <w:unhideWhenUsed/>
    <w:rsid w:val="00AC7D83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rsid w:val="00AC7D83"/>
    <w:rPr>
      <w:rFonts w:ascii="Segoe UI" w:hAnsi="Segoe UI" w:cs="Segoe UI"/>
      <w:sz w:val="16"/>
      <w:szCs w:val="16"/>
    </w:rPr>
  </w:style>
  <w:style w:type="character" w:styleId="Hervorhebung">
    <w:name w:val="Emphasis"/>
    <w:basedOn w:val="Absatz-Standardschriftart"/>
    <w:uiPriority w:val="20"/>
    <w:qFormat/>
    <w:rsid w:val="00AC7D83"/>
    <w:rPr>
      <w:i/>
      <w:iCs/>
    </w:rPr>
  </w:style>
  <w:style w:type="character" w:styleId="Fett">
    <w:name w:val="Strong"/>
    <w:basedOn w:val="Absatz-Standardschriftart"/>
    <w:uiPriority w:val="22"/>
    <w:qFormat/>
    <w:rsid w:val="00AC7D83"/>
    <w:rPr>
      <w:b/>
      <w:bCs/>
    </w:rPr>
  </w:style>
  <w:style w:type="character" w:styleId="BesuchterLink">
    <w:name w:val="FollowedHyperlink"/>
    <w:basedOn w:val="Absatz-Standardschriftart"/>
    <w:uiPriority w:val="99"/>
    <w:semiHidden/>
    <w:unhideWhenUsed/>
    <w:rsid w:val="00AC7D83"/>
    <w:rPr>
      <w:color w:val="954F72" w:themeColor="followedHyperlink"/>
      <w:u w:val="single"/>
    </w:rPr>
  </w:style>
  <w:style w:type="paragraph" w:styleId="Blocktext">
    <w:name w:val="Block Text"/>
    <w:basedOn w:val="Standard"/>
    <w:uiPriority w:val="99"/>
    <w:semiHidden/>
    <w:unhideWhenUsed/>
    <w:rsid w:val="00AC7D83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 w:cstheme="minorBidi"/>
      <w:i/>
      <w:iCs/>
      <w:color w:val="4472C4" w:themeColor="accent1"/>
    </w:rPr>
  </w:style>
  <w:style w:type="paragraph" w:styleId="Textkrper-Einzug3">
    <w:name w:val="Body Text Indent 3"/>
    <w:basedOn w:val="Standard"/>
    <w:link w:val="Textkrper-Einzug3Zchn"/>
    <w:uiPriority w:val="99"/>
    <w:semiHidden/>
    <w:unhideWhenUsed/>
    <w:rsid w:val="00AC7D83"/>
    <w:pPr>
      <w:spacing w:after="120"/>
      <w:ind w:left="283"/>
    </w:pPr>
    <w:rPr>
      <w:sz w:val="16"/>
      <w:szCs w:val="16"/>
    </w:rPr>
  </w:style>
  <w:style w:type="character" w:customStyle="1" w:styleId="Textkrper-Einzug3Zchn">
    <w:name w:val="Textkörper-Einzug 3 Zchn"/>
    <w:basedOn w:val="Absatz-Standardschriftart"/>
    <w:link w:val="Textkrper-Einzug3"/>
    <w:uiPriority w:val="99"/>
    <w:semiHidden/>
    <w:rsid w:val="00AC7D83"/>
    <w:rPr>
      <w:rFonts w:cstheme="minorHAnsi"/>
      <w:sz w:val="16"/>
      <w:szCs w:val="16"/>
    </w:rPr>
  </w:style>
  <w:style w:type="paragraph" w:styleId="Textkrper-Einzug2">
    <w:name w:val="Body Text Indent 2"/>
    <w:basedOn w:val="Standard"/>
    <w:link w:val="Textkrper-Einzug2Zchn"/>
    <w:uiPriority w:val="99"/>
    <w:semiHidden/>
    <w:unhideWhenUsed/>
    <w:rsid w:val="00AC7D83"/>
    <w:pPr>
      <w:spacing w:after="120" w:line="480" w:lineRule="auto"/>
      <w:ind w:left="283"/>
    </w:pPr>
  </w:style>
  <w:style w:type="character" w:customStyle="1" w:styleId="Textkrper-Einzug2Zchn">
    <w:name w:val="Textkörper-Einzug 2 Zchn"/>
    <w:basedOn w:val="Absatz-Standardschriftart"/>
    <w:link w:val="Textkrper-Einzug2"/>
    <w:uiPriority w:val="99"/>
    <w:semiHidden/>
    <w:rsid w:val="00AC7D83"/>
    <w:rPr>
      <w:rFonts w:cstheme="minorHAnsi"/>
    </w:rPr>
  </w:style>
  <w:style w:type="paragraph" w:styleId="Textkrper3">
    <w:name w:val="Body Text 3"/>
    <w:basedOn w:val="Standard"/>
    <w:link w:val="Textkrper3Zchn"/>
    <w:uiPriority w:val="99"/>
    <w:semiHidden/>
    <w:unhideWhenUsed/>
    <w:rsid w:val="00AC7D83"/>
    <w:pPr>
      <w:spacing w:after="120"/>
    </w:pPr>
    <w:rPr>
      <w:sz w:val="16"/>
      <w:szCs w:val="16"/>
    </w:rPr>
  </w:style>
  <w:style w:type="character" w:customStyle="1" w:styleId="Textkrper3Zchn">
    <w:name w:val="Textkörper 3 Zchn"/>
    <w:basedOn w:val="Absatz-Standardschriftart"/>
    <w:link w:val="Textkrper3"/>
    <w:uiPriority w:val="99"/>
    <w:semiHidden/>
    <w:rsid w:val="00AC7D83"/>
    <w:rPr>
      <w:rFonts w:cstheme="minorHAnsi"/>
      <w:sz w:val="16"/>
      <w:szCs w:val="16"/>
    </w:rPr>
  </w:style>
  <w:style w:type="paragraph" w:styleId="Textkrper2">
    <w:name w:val="Body Text 2"/>
    <w:basedOn w:val="Standard"/>
    <w:link w:val="Textkrper2Zchn"/>
    <w:uiPriority w:val="99"/>
    <w:semiHidden/>
    <w:unhideWhenUsed/>
    <w:rsid w:val="00AC7D83"/>
    <w:pPr>
      <w:spacing w:after="120" w:line="480" w:lineRule="auto"/>
    </w:pPr>
  </w:style>
  <w:style w:type="character" w:customStyle="1" w:styleId="Textkrper2Zchn">
    <w:name w:val="Textkörper 2 Zchn"/>
    <w:basedOn w:val="Absatz-Standardschriftart"/>
    <w:link w:val="Textkrper2"/>
    <w:uiPriority w:val="99"/>
    <w:semiHidden/>
    <w:rsid w:val="00AC7D83"/>
    <w:rPr>
      <w:rFonts w:cstheme="minorHAnsi"/>
    </w:rPr>
  </w:style>
  <w:style w:type="paragraph" w:styleId="Fu-Endnotenberschrift">
    <w:name w:val="Note Heading"/>
    <w:basedOn w:val="Standard"/>
    <w:next w:val="Standard"/>
    <w:link w:val="Fu-EndnotenberschriftZchn"/>
    <w:uiPriority w:val="99"/>
    <w:semiHidden/>
    <w:unhideWhenUsed/>
    <w:rsid w:val="00AC7D83"/>
    <w:pPr>
      <w:spacing w:after="0" w:line="240" w:lineRule="auto"/>
    </w:pPr>
  </w:style>
  <w:style w:type="character" w:customStyle="1" w:styleId="Fu-EndnotenberschriftZchn">
    <w:name w:val="Fuß/-Endnotenüberschrift Zchn"/>
    <w:basedOn w:val="Absatz-Standardschriftart"/>
    <w:link w:val="Fu-Endnotenberschrift"/>
    <w:uiPriority w:val="99"/>
    <w:semiHidden/>
    <w:rsid w:val="00AC7D83"/>
    <w:rPr>
      <w:rFonts w:cstheme="minorHAnsi"/>
    </w:rPr>
  </w:style>
  <w:style w:type="paragraph" w:styleId="Textkrper-Zeileneinzug">
    <w:name w:val="Body Text Indent"/>
    <w:basedOn w:val="Standard"/>
    <w:link w:val="Textkrper-ZeileneinzugZchn"/>
    <w:uiPriority w:val="99"/>
    <w:semiHidden/>
    <w:unhideWhenUsed/>
    <w:rsid w:val="00AC7D83"/>
    <w:pPr>
      <w:spacing w:after="120"/>
      <w:ind w:left="283"/>
    </w:pPr>
  </w:style>
  <w:style w:type="character" w:customStyle="1" w:styleId="Textkrper-ZeileneinzugZchn">
    <w:name w:val="Textkörper-Zeileneinzug Zchn"/>
    <w:basedOn w:val="Absatz-Standardschriftart"/>
    <w:link w:val="Textkrper-Zeileneinzug"/>
    <w:uiPriority w:val="99"/>
    <w:semiHidden/>
    <w:rsid w:val="00AC7D83"/>
    <w:rPr>
      <w:rFonts w:cstheme="minorHAnsi"/>
    </w:rPr>
  </w:style>
  <w:style w:type="paragraph" w:styleId="Textkrper-Erstzeileneinzug2">
    <w:name w:val="Body Text First Indent 2"/>
    <w:basedOn w:val="Textkrper-Zeileneinzug"/>
    <w:link w:val="Textkrper-Erstzeileneinzug2Zchn"/>
    <w:uiPriority w:val="99"/>
    <w:semiHidden/>
    <w:unhideWhenUsed/>
    <w:rsid w:val="00AC7D83"/>
    <w:pPr>
      <w:spacing w:after="160"/>
      <w:ind w:left="360" w:firstLine="360"/>
    </w:pPr>
  </w:style>
  <w:style w:type="character" w:customStyle="1" w:styleId="Textkrper-Erstzeileneinzug2Zchn">
    <w:name w:val="Textkörper-Erstzeileneinzug 2 Zchn"/>
    <w:basedOn w:val="Textkrper-ZeileneinzugZchn"/>
    <w:link w:val="Textkrper-Erstzeileneinzug2"/>
    <w:uiPriority w:val="99"/>
    <w:semiHidden/>
    <w:rsid w:val="00AC7D83"/>
    <w:rPr>
      <w:rFonts w:cstheme="minorHAnsi"/>
    </w:rPr>
  </w:style>
  <w:style w:type="paragraph" w:styleId="Textkrper">
    <w:name w:val="Body Text"/>
    <w:basedOn w:val="Standard"/>
    <w:link w:val="TextkrperZchn"/>
    <w:uiPriority w:val="99"/>
    <w:semiHidden/>
    <w:unhideWhenUsed/>
    <w:rsid w:val="00AC7D83"/>
    <w:pPr>
      <w:spacing w:after="120"/>
    </w:pPr>
  </w:style>
  <w:style w:type="character" w:customStyle="1" w:styleId="TextkrperZchn">
    <w:name w:val="Textkörper Zchn"/>
    <w:basedOn w:val="Absatz-Standardschriftart"/>
    <w:link w:val="Textkrper"/>
    <w:uiPriority w:val="99"/>
    <w:semiHidden/>
    <w:rsid w:val="00AC7D83"/>
    <w:rPr>
      <w:rFonts w:cstheme="minorHAnsi"/>
    </w:rPr>
  </w:style>
  <w:style w:type="paragraph" w:styleId="Textkrper-Erstzeileneinzug">
    <w:name w:val="Body Text First Indent"/>
    <w:basedOn w:val="Textkrper"/>
    <w:link w:val="Textkrper-ErstzeileneinzugZchn"/>
    <w:uiPriority w:val="99"/>
    <w:semiHidden/>
    <w:unhideWhenUsed/>
    <w:rsid w:val="00AC7D83"/>
    <w:pPr>
      <w:spacing w:after="160"/>
      <w:ind w:firstLine="360"/>
    </w:pPr>
  </w:style>
  <w:style w:type="character" w:customStyle="1" w:styleId="Textkrper-ErstzeileneinzugZchn">
    <w:name w:val="Textkörper-Erstzeileneinzug Zchn"/>
    <w:basedOn w:val="TextkrperZchn"/>
    <w:link w:val="Textkrper-Erstzeileneinzug"/>
    <w:uiPriority w:val="99"/>
    <w:semiHidden/>
    <w:rsid w:val="00AC7D83"/>
    <w:rPr>
      <w:rFonts w:cstheme="minorHAnsi"/>
    </w:rPr>
  </w:style>
  <w:style w:type="paragraph" w:styleId="Datum">
    <w:name w:val="Date"/>
    <w:basedOn w:val="Standard"/>
    <w:next w:val="Standard"/>
    <w:link w:val="DatumZchn"/>
    <w:uiPriority w:val="99"/>
    <w:semiHidden/>
    <w:unhideWhenUsed/>
    <w:rsid w:val="00AC7D83"/>
  </w:style>
  <w:style w:type="character" w:customStyle="1" w:styleId="DatumZchn">
    <w:name w:val="Datum Zchn"/>
    <w:basedOn w:val="Absatz-Standardschriftart"/>
    <w:link w:val="Datum"/>
    <w:uiPriority w:val="99"/>
    <w:semiHidden/>
    <w:rsid w:val="00AC7D83"/>
    <w:rPr>
      <w:rFonts w:cstheme="minorHAnsi"/>
    </w:rPr>
  </w:style>
  <w:style w:type="paragraph" w:styleId="Anrede">
    <w:name w:val="Salutation"/>
    <w:basedOn w:val="Standard"/>
    <w:next w:val="Standard"/>
    <w:link w:val="AnredeZchn"/>
    <w:uiPriority w:val="99"/>
    <w:semiHidden/>
    <w:unhideWhenUsed/>
    <w:rsid w:val="00AC7D83"/>
  </w:style>
  <w:style w:type="character" w:customStyle="1" w:styleId="AnredeZchn">
    <w:name w:val="Anrede Zchn"/>
    <w:basedOn w:val="Absatz-Standardschriftart"/>
    <w:link w:val="Anrede"/>
    <w:uiPriority w:val="99"/>
    <w:semiHidden/>
    <w:rsid w:val="00AC7D83"/>
    <w:rPr>
      <w:rFonts w:cstheme="minorHAnsi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AC7D83"/>
    <w:pPr>
      <w:numPr>
        <w:ilvl w:val="1"/>
      </w:numPr>
    </w:pPr>
    <w:rPr>
      <w:rFonts w:eastAsiaTheme="minorEastAsia" w:cstheme="minorBidi"/>
      <w:color w:val="5A5A5A" w:themeColor="text1" w:themeTint="A5"/>
      <w:spacing w:val="15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AC7D83"/>
    <w:rPr>
      <w:rFonts w:eastAsiaTheme="minorEastAsia"/>
      <w:color w:val="5A5A5A" w:themeColor="text1" w:themeTint="A5"/>
      <w:spacing w:val="15"/>
    </w:rPr>
  </w:style>
  <w:style w:type="paragraph" w:styleId="Nachrichtenkopf">
    <w:name w:val="Message Header"/>
    <w:basedOn w:val="Standard"/>
    <w:link w:val="NachrichtenkopfZchn"/>
    <w:uiPriority w:val="99"/>
    <w:semiHidden/>
    <w:unhideWhenUsed/>
    <w:rsid w:val="00AC7D8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NachrichtenkopfZchn">
    <w:name w:val="Nachrichtenkopf Zchn"/>
    <w:basedOn w:val="Absatz-Standardschriftart"/>
    <w:link w:val="Nachrichtenkopf"/>
    <w:uiPriority w:val="99"/>
    <w:semiHidden/>
    <w:rsid w:val="00AC7D83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enfortsetzung5">
    <w:name w:val="List Continue 5"/>
    <w:basedOn w:val="Standard"/>
    <w:uiPriority w:val="99"/>
    <w:semiHidden/>
    <w:unhideWhenUsed/>
    <w:rsid w:val="00AC7D83"/>
    <w:pPr>
      <w:spacing w:after="120"/>
      <w:ind w:left="1415"/>
      <w:contextualSpacing/>
    </w:pPr>
  </w:style>
  <w:style w:type="paragraph" w:styleId="Listenfortsetzung4">
    <w:name w:val="List Continue 4"/>
    <w:basedOn w:val="Standard"/>
    <w:uiPriority w:val="99"/>
    <w:semiHidden/>
    <w:unhideWhenUsed/>
    <w:rsid w:val="00AC7D83"/>
    <w:pPr>
      <w:spacing w:after="120"/>
      <w:ind w:left="1132"/>
      <w:contextualSpacing/>
    </w:pPr>
  </w:style>
  <w:style w:type="paragraph" w:styleId="Listenfortsetzung3">
    <w:name w:val="List Continue 3"/>
    <w:basedOn w:val="Standard"/>
    <w:uiPriority w:val="99"/>
    <w:semiHidden/>
    <w:unhideWhenUsed/>
    <w:rsid w:val="00AC7D83"/>
    <w:pPr>
      <w:spacing w:after="120"/>
      <w:ind w:left="849"/>
      <w:contextualSpacing/>
    </w:pPr>
  </w:style>
  <w:style w:type="paragraph" w:styleId="Listenfortsetzung2">
    <w:name w:val="List Continue 2"/>
    <w:basedOn w:val="Standard"/>
    <w:uiPriority w:val="99"/>
    <w:semiHidden/>
    <w:unhideWhenUsed/>
    <w:rsid w:val="00AC7D83"/>
    <w:pPr>
      <w:spacing w:after="120"/>
      <w:ind w:left="566"/>
      <w:contextualSpacing/>
    </w:pPr>
  </w:style>
  <w:style w:type="paragraph" w:styleId="Listenfortsetzung">
    <w:name w:val="List Continue"/>
    <w:basedOn w:val="Standard"/>
    <w:uiPriority w:val="99"/>
    <w:semiHidden/>
    <w:unhideWhenUsed/>
    <w:rsid w:val="00AC7D83"/>
    <w:pPr>
      <w:spacing w:after="120"/>
      <w:ind w:left="283"/>
      <w:contextualSpacing/>
    </w:pPr>
  </w:style>
  <w:style w:type="paragraph" w:styleId="Unterschrift">
    <w:name w:val="Signature"/>
    <w:basedOn w:val="Standard"/>
    <w:link w:val="UnterschriftZchn"/>
    <w:uiPriority w:val="99"/>
    <w:semiHidden/>
    <w:unhideWhenUsed/>
    <w:rsid w:val="00AC7D83"/>
    <w:pPr>
      <w:spacing w:after="0" w:line="240" w:lineRule="auto"/>
      <w:ind w:left="4252"/>
    </w:pPr>
  </w:style>
  <w:style w:type="character" w:customStyle="1" w:styleId="UnterschriftZchn">
    <w:name w:val="Unterschrift Zchn"/>
    <w:basedOn w:val="Absatz-Standardschriftart"/>
    <w:link w:val="Unterschrift"/>
    <w:uiPriority w:val="99"/>
    <w:semiHidden/>
    <w:rsid w:val="00AC7D83"/>
    <w:rPr>
      <w:rFonts w:cstheme="minorHAnsi"/>
    </w:rPr>
  </w:style>
  <w:style w:type="paragraph" w:styleId="Gruformel">
    <w:name w:val="Closing"/>
    <w:basedOn w:val="Standard"/>
    <w:link w:val="GruformelZchn"/>
    <w:uiPriority w:val="99"/>
    <w:semiHidden/>
    <w:unhideWhenUsed/>
    <w:rsid w:val="00AC7D83"/>
    <w:pPr>
      <w:spacing w:after="0" w:line="240" w:lineRule="auto"/>
      <w:ind w:left="4252"/>
    </w:pPr>
  </w:style>
  <w:style w:type="character" w:customStyle="1" w:styleId="GruformelZchn">
    <w:name w:val="Grußformel Zchn"/>
    <w:basedOn w:val="Absatz-Standardschriftart"/>
    <w:link w:val="Gruformel"/>
    <w:uiPriority w:val="99"/>
    <w:semiHidden/>
    <w:rsid w:val="00AC7D83"/>
    <w:rPr>
      <w:rFonts w:cstheme="minorHAnsi"/>
    </w:rPr>
  </w:style>
  <w:style w:type="paragraph" w:styleId="Titel">
    <w:name w:val="Title"/>
    <w:basedOn w:val="Standard"/>
    <w:next w:val="Standard"/>
    <w:link w:val="TitelZchn"/>
    <w:uiPriority w:val="10"/>
    <w:qFormat/>
    <w:rsid w:val="00AC7D83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AC7D83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ennummer5">
    <w:name w:val="List Number 5"/>
    <w:basedOn w:val="Standard"/>
    <w:uiPriority w:val="99"/>
    <w:semiHidden/>
    <w:unhideWhenUsed/>
    <w:rsid w:val="00AC7D83"/>
    <w:pPr>
      <w:numPr>
        <w:numId w:val="11"/>
      </w:numPr>
      <w:contextualSpacing/>
    </w:pPr>
  </w:style>
  <w:style w:type="paragraph" w:styleId="Listennummer4">
    <w:name w:val="List Number 4"/>
    <w:basedOn w:val="Standard"/>
    <w:uiPriority w:val="99"/>
    <w:semiHidden/>
    <w:unhideWhenUsed/>
    <w:rsid w:val="00AC7D83"/>
    <w:pPr>
      <w:numPr>
        <w:numId w:val="12"/>
      </w:numPr>
      <w:contextualSpacing/>
    </w:pPr>
  </w:style>
  <w:style w:type="paragraph" w:styleId="Listennummer3">
    <w:name w:val="List Number 3"/>
    <w:basedOn w:val="Standard"/>
    <w:uiPriority w:val="99"/>
    <w:semiHidden/>
    <w:unhideWhenUsed/>
    <w:rsid w:val="00AC7D83"/>
    <w:pPr>
      <w:numPr>
        <w:numId w:val="13"/>
      </w:numPr>
      <w:contextualSpacing/>
    </w:pPr>
  </w:style>
  <w:style w:type="paragraph" w:styleId="Listennummer2">
    <w:name w:val="List Number 2"/>
    <w:basedOn w:val="Standard"/>
    <w:uiPriority w:val="99"/>
    <w:semiHidden/>
    <w:unhideWhenUsed/>
    <w:rsid w:val="00AC7D83"/>
    <w:pPr>
      <w:numPr>
        <w:numId w:val="14"/>
      </w:numPr>
      <w:contextualSpacing/>
    </w:pPr>
  </w:style>
  <w:style w:type="paragraph" w:styleId="Aufzhlungszeichen5">
    <w:name w:val="List Bullet 5"/>
    <w:basedOn w:val="Standard"/>
    <w:uiPriority w:val="99"/>
    <w:semiHidden/>
    <w:unhideWhenUsed/>
    <w:rsid w:val="00AC7D83"/>
    <w:pPr>
      <w:numPr>
        <w:numId w:val="15"/>
      </w:numPr>
      <w:contextualSpacing/>
    </w:pPr>
  </w:style>
  <w:style w:type="paragraph" w:styleId="Aufzhlungszeichen4">
    <w:name w:val="List Bullet 4"/>
    <w:basedOn w:val="Standard"/>
    <w:uiPriority w:val="99"/>
    <w:semiHidden/>
    <w:unhideWhenUsed/>
    <w:rsid w:val="00AC7D83"/>
    <w:pPr>
      <w:numPr>
        <w:numId w:val="16"/>
      </w:numPr>
      <w:contextualSpacing/>
    </w:pPr>
  </w:style>
  <w:style w:type="paragraph" w:styleId="Aufzhlungszeichen3">
    <w:name w:val="List Bullet 3"/>
    <w:basedOn w:val="Standard"/>
    <w:uiPriority w:val="99"/>
    <w:semiHidden/>
    <w:unhideWhenUsed/>
    <w:rsid w:val="00AC7D83"/>
    <w:pPr>
      <w:numPr>
        <w:numId w:val="17"/>
      </w:numPr>
      <w:contextualSpacing/>
    </w:pPr>
  </w:style>
  <w:style w:type="paragraph" w:styleId="Aufzhlungszeichen2">
    <w:name w:val="List Bullet 2"/>
    <w:basedOn w:val="Standard"/>
    <w:uiPriority w:val="99"/>
    <w:semiHidden/>
    <w:unhideWhenUsed/>
    <w:rsid w:val="00AC7D83"/>
    <w:pPr>
      <w:numPr>
        <w:numId w:val="18"/>
      </w:numPr>
      <w:contextualSpacing/>
    </w:pPr>
  </w:style>
  <w:style w:type="paragraph" w:styleId="Liste5">
    <w:name w:val="List 5"/>
    <w:basedOn w:val="Standard"/>
    <w:uiPriority w:val="99"/>
    <w:semiHidden/>
    <w:unhideWhenUsed/>
    <w:rsid w:val="00AC7D83"/>
    <w:pPr>
      <w:ind w:left="1415" w:hanging="283"/>
      <w:contextualSpacing/>
    </w:pPr>
  </w:style>
  <w:style w:type="paragraph" w:styleId="Liste4">
    <w:name w:val="List 4"/>
    <w:basedOn w:val="Standard"/>
    <w:uiPriority w:val="99"/>
    <w:semiHidden/>
    <w:unhideWhenUsed/>
    <w:rsid w:val="00AC7D83"/>
    <w:pPr>
      <w:ind w:left="1132" w:hanging="283"/>
      <w:contextualSpacing/>
    </w:pPr>
  </w:style>
  <w:style w:type="paragraph" w:styleId="Liste3">
    <w:name w:val="List 3"/>
    <w:basedOn w:val="Standard"/>
    <w:uiPriority w:val="99"/>
    <w:semiHidden/>
    <w:unhideWhenUsed/>
    <w:rsid w:val="00AC7D83"/>
    <w:pPr>
      <w:ind w:left="849" w:hanging="283"/>
      <w:contextualSpacing/>
    </w:pPr>
  </w:style>
  <w:style w:type="paragraph" w:styleId="Liste2">
    <w:name w:val="List 2"/>
    <w:basedOn w:val="Standard"/>
    <w:uiPriority w:val="99"/>
    <w:semiHidden/>
    <w:unhideWhenUsed/>
    <w:rsid w:val="00AC7D83"/>
    <w:pPr>
      <w:ind w:left="566" w:hanging="283"/>
      <w:contextualSpacing/>
    </w:pPr>
  </w:style>
  <w:style w:type="paragraph" w:styleId="Listennummer">
    <w:name w:val="List Number"/>
    <w:basedOn w:val="Standard"/>
    <w:uiPriority w:val="99"/>
    <w:semiHidden/>
    <w:unhideWhenUsed/>
    <w:rsid w:val="00AC7D83"/>
    <w:pPr>
      <w:numPr>
        <w:numId w:val="19"/>
      </w:numPr>
      <w:contextualSpacing/>
    </w:pPr>
  </w:style>
  <w:style w:type="paragraph" w:styleId="Aufzhlungszeichen">
    <w:name w:val="List Bullet"/>
    <w:basedOn w:val="Standard"/>
    <w:uiPriority w:val="99"/>
    <w:semiHidden/>
    <w:unhideWhenUsed/>
    <w:rsid w:val="00AC7D83"/>
    <w:pPr>
      <w:numPr>
        <w:numId w:val="20"/>
      </w:numPr>
      <w:contextualSpacing/>
    </w:pPr>
  </w:style>
  <w:style w:type="paragraph" w:styleId="Liste">
    <w:name w:val="List"/>
    <w:basedOn w:val="Standard"/>
    <w:uiPriority w:val="99"/>
    <w:semiHidden/>
    <w:unhideWhenUsed/>
    <w:rsid w:val="00AC7D83"/>
    <w:pPr>
      <w:ind w:left="283" w:hanging="283"/>
      <w:contextualSpacing/>
    </w:pPr>
  </w:style>
  <w:style w:type="paragraph" w:styleId="RGV-berschrift">
    <w:name w:val="toa heading"/>
    <w:basedOn w:val="Standard"/>
    <w:next w:val="Standard"/>
    <w:uiPriority w:val="99"/>
    <w:semiHidden/>
    <w:unhideWhenUsed/>
    <w:rsid w:val="00AC7D83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krotext">
    <w:name w:val="macro"/>
    <w:link w:val="MakrotextZchn"/>
    <w:uiPriority w:val="99"/>
    <w:semiHidden/>
    <w:unhideWhenUsed/>
    <w:rsid w:val="00AC7D83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 w:cstheme="minorHAnsi"/>
      <w:sz w:val="20"/>
      <w:szCs w:val="20"/>
    </w:rPr>
  </w:style>
  <w:style w:type="character" w:customStyle="1" w:styleId="MakrotextZchn">
    <w:name w:val="Makrotext Zchn"/>
    <w:basedOn w:val="Absatz-Standardschriftart"/>
    <w:link w:val="Makrotext"/>
    <w:uiPriority w:val="99"/>
    <w:semiHidden/>
    <w:rsid w:val="00AC7D83"/>
    <w:rPr>
      <w:rFonts w:ascii="Consolas" w:hAnsi="Consolas" w:cstheme="minorHAnsi"/>
      <w:sz w:val="20"/>
      <w:szCs w:val="20"/>
    </w:rPr>
  </w:style>
  <w:style w:type="paragraph" w:styleId="Rechtsgrundlagenverzeichnis">
    <w:name w:val="table of authorities"/>
    <w:basedOn w:val="Standard"/>
    <w:next w:val="Standard"/>
    <w:uiPriority w:val="99"/>
    <w:semiHidden/>
    <w:unhideWhenUsed/>
    <w:rsid w:val="00AC7D83"/>
    <w:pPr>
      <w:spacing w:after="0"/>
      <w:ind w:left="220" w:hanging="220"/>
    </w:pPr>
  </w:style>
  <w:style w:type="paragraph" w:styleId="Endnotentext">
    <w:name w:val="endnote text"/>
    <w:basedOn w:val="Standard"/>
    <w:link w:val="EndnotentextZchn"/>
    <w:uiPriority w:val="99"/>
    <w:semiHidden/>
    <w:unhideWhenUsed/>
    <w:rsid w:val="00AC7D83"/>
    <w:pPr>
      <w:spacing w:after="0" w:line="240" w:lineRule="auto"/>
    </w:pPr>
    <w:rPr>
      <w:sz w:val="20"/>
      <w:szCs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AC7D83"/>
    <w:rPr>
      <w:rFonts w:cstheme="minorHAnsi"/>
      <w:sz w:val="20"/>
      <w:szCs w:val="20"/>
    </w:rPr>
  </w:style>
  <w:style w:type="character" w:styleId="Endnotenzeichen">
    <w:name w:val="endnote reference"/>
    <w:basedOn w:val="Absatz-Standardschriftart"/>
    <w:uiPriority w:val="99"/>
    <w:semiHidden/>
    <w:unhideWhenUsed/>
    <w:rsid w:val="00AC7D83"/>
    <w:rPr>
      <w:vertAlign w:val="superscript"/>
    </w:rPr>
  </w:style>
  <w:style w:type="character" w:styleId="Seitenzahl">
    <w:name w:val="page number"/>
    <w:basedOn w:val="Absatz-Standardschriftart"/>
    <w:uiPriority w:val="99"/>
    <w:semiHidden/>
    <w:unhideWhenUsed/>
    <w:rsid w:val="00AC7D83"/>
  </w:style>
  <w:style w:type="character" w:styleId="Zeilennummer">
    <w:name w:val="line number"/>
    <w:basedOn w:val="Absatz-Standardschriftart"/>
    <w:uiPriority w:val="99"/>
    <w:semiHidden/>
    <w:unhideWhenUsed/>
    <w:rsid w:val="00AC7D83"/>
  </w:style>
  <w:style w:type="character" w:styleId="Kommentarzeichen">
    <w:name w:val="annotation reference"/>
    <w:basedOn w:val="Absatz-Standardschriftart"/>
    <w:uiPriority w:val="99"/>
    <w:semiHidden/>
    <w:unhideWhenUsed/>
    <w:rsid w:val="00AC7D83"/>
    <w:rPr>
      <w:sz w:val="16"/>
      <w:szCs w:val="16"/>
    </w:rPr>
  </w:style>
  <w:style w:type="character" w:styleId="Funotenzeichen">
    <w:name w:val="footnote reference"/>
    <w:basedOn w:val="Absatz-Standardschriftart"/>
    <w:uiPriority w:val="99"/>
    <w:semiHidden/>
    <w:unhideWhenUsed/>
    <w:rsid w:val="00AC7D83"/>
    <w:rPr>
      <w:vertAlign w:val="superscript"/>
    </w:rPr>
  </w:style>
  <w:style w:type="paragraph" w:styleId="Umschlagabsenderadresse">
    <w:name w:val="envelope return"/>
    <w:basedOn w:val="Standard"/>
    <w:uiPriority w:val="99"/>
    <w:semiHidden/>
    <w:unhideWhenUsed/>
    <w:rsid w:val="00AC7D83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Umschlagadresse">
    <w:name w:val="envelope address"/>
    <w:basedOn w:val="Standard"/>
    <w:uiPriority w:val="99"/>
    <w:semiHidden/>
    <w:unhideWhenUsed/>
    <w:rsid w:val="00AC7D83"/>
    <w:pPr>
      <w:framePr w:w="4320" w:h="2160" w:hRule="exact" w:hSpace="141" w:wrap="auto" w:hAnchor="page" w:xAlign="center" w:yAlign="bottom"/>
      <w:spacing w:after="0" w:line="240" w:lineRule="auto"/>
      <w:ind w:left="1"/>
    </w:pPr>
    <w:rPr>
      <w:rFonts w:asciiTheme="majorHAnsi" w:eastAsiaTheme="majorEastAsia" w:hAnsiTheme="majorHAnsi" w:cstheme="majorBidi"/>
      <w:sz w:val="24"/>
      <w:szCs w:val="24"/>
    </w:rPr>
  </w:style>
  <w:style w:type="paragraph" w:styleId="Abbildungsverzeichnis">
    <w:name w:val="table of figures"/>
    <w:basedOn w:val="Standard"/>
    <w:next w:val="Standard"/>
    <w:uiPriority w:val="99"/>
    <w:semiHidden/>
    <w:unhideWhenUsed/>
    <w:rsid w:val="00AC7D83"/>
    <w:pPr>
      <w:spacing w:after="0"/>
    </w:pPr>
  </w:style>
  <w:style w:type="paragraph" w:styleId="Beschriftung">
    <w:name w:val="caption"/>
    <w:basedOn w:val="Standard"/>
    <w:next w:val="Standard"/>
    <w:uiPriority w:val="35"/>
    <w:semiHidden/>
    <w:unhideWhenUsed/>
    <w:qFormat/>
    <w:rsid w:val="00AC7D83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Index1">
    <w:name w:val="index 1"/>
    <w:basedOn w:val="Standard"/>
    <w:next w:val="Standard"/>
    <w:autoRedefine/>
    <w:uiPriority w:val="99"/>
    <w:semiHidden/>
    <w:unhideWhenUsed/>
    <w:rsid w:val="00AC7D83"/>
    <w:pPr>
      <w:spacing w:after="0" w:line="240" w:lineRule="auto"/>
      <w:ind w:left="220" w:hanging="220"/>
    </w:pPr>
  </w:style>
  <w:style w:type="paragraph" w:styleId="Indexberschrift">
    <w:name w:val="index heading"/>
    <w:basedOn w:val="Standard"/>
    <w:next w:val="Index1"/>
    <w:uiPriority w:val="99"/>
    <w:semiHidden/>
    <w:unhideWhenUsed/>
    <w:rsid w:val="00AC7D83"/>
    <w:rPr>
      <w:rFonts w:asciiTheme="majorHAnsi" w:eastAsiaTheme="majorEastAsia" w:hAnsiTheme="majorHAnsi" w:cstheme="majorBidi"/>
      <w:b/>
      <w:bCs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AC7D83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AC7D83"/>
    <w:rPr>
      <w:rFonts w:cstheme="minorHAnsi"/>
      <w:sz w:val="20"/>
      <w:szCs w:val="20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AC7D83"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AC7D83"/>
    <w:rPr>
      <w:rFonts w:cstheme="minorHAnsi"/>
      <w:sz w:val="20"/>
      <w:szCs w:val="20"/>
    </w:rPr>
  </w:style>
  <w:style w:type="paragraph" w:styleId="Standardeinzug">
    <w:name w:val="Normal Indent"/>
    <w:basedOn w:val="Standard"/>
    <w:uiPriority w:val="99"/>
    <w:semiHidden/>
    <w:unhideWhenUsed/>
    <w:rsid w:val="00AC7D83"/>
    <w:pPr>
      <w:ind w:left="708"/>
    </w:pPr>
  </w:style>
  <w:style w:type="paragraph" w:styleId="Verzeichnis9">
    <w:name w:val="toc 9"/>
    <w:basedOn w:val="Standard"/>
    <w:next w:val="Standard"/>
    <w:autoRedefine/>
    <w:uiPriority w:val="39"/>
    <w:semiHidden/>
    <w:unhideWhenUsed/>
    <w:rsid w:val="00AC7D83"/>
    <w:pPr>
      <w:spacing w:after="100"/>
      <w:ind w:left="1760"/>
    </w:pPr>
  </w:style>
  <w:style w:type="paragraph" w:styleId="Verzeichnis8">
    <w:name w:val="toc 8"/>
    <w:basedOn w:val="Standard"/>
    <w:next w:val="Standard"/>
    <w:autoRedefine/>
    <w:uiPriority w:val="39"/>
    <w:semiHidden/>
    <w:unhideWhenUsed/>
    <w:rsid w:val="00AC7D83"/>
    <w:pPr>
      <w:spacing w:after="100"/>
      <w:ind w:left="1540"/>
    </w:pPr>
  </w:style>
  <w:style w:type="paragraph" w:styleId="Verzeichnis7">
    <w:name w:val="toc 7"/>
    <w:basedOn w:val="Standard"/>
    <w:next w:val="Standard"/>
    <w:autoRedefine/>
    <w:uiPriority w:val="39"/>
    <w:semiHidden/>
    <w:unhideWhenUsed/>
    <w:rsid w:val="00AC7D83"/>
    <w:pPr>
      <w:spacing w:after="100"/>
      <w:ind w:left="1320"/>
    </w:pPr>
  </w:style>
  <w:style w:type="paragraph" w:styleId="Verzeichnis6">
    <w:name w:val="toc 6"/>
    <w:basedOn w:val="Standard"/>
    <w:next w:val="Standard"/>
    <w:autoRedefine/>
    <w:uiPriority w:val="39"/>
    <w:semiHidden/>
    <w:unhideWhenUsed/>
    <w:rsid w:val="00AC7D83"/>
    <w:pPr>
      <w:spacing w:after="100"/>
      <w:ind w:left="1100"/>
    </w:pPr>
  </w:style>
  <w:style w:type="paragraph" w:styleId="Verzeichnis5">
    <w:name w:val="toc 5"/>
    <w:basedOn w:val="Standard"/>
    <w:next w:val="Standard"/>
    <w:autoRedefine/>
    <w:uiPriority w:val="39"/>
    <w:semiHidden/>
    <w:unhideWhenUsed/>
    <w:rsid w:val="00AC7D83"/>
    <w:pPr>
      <w:spacing w:after="100"/>
      <w:ind w:left="880"/>
    </w:pPr>
  </w:style>
  <w:style w:type="paragraph" w:styleId="Verzeichnis4">
    <w:name w:val="toc 4"/>
    <w:basedOn w:val="Standard"/>
    <w:next w:val="Standard"/>
    <w:autoRedefine/>
    <w:uiPriority w:val="39"/>
    <w:semiHidden/>
    <w:unhideWhenUsed/>
    <w:rsid w:val="00AC7D83"/>
    <w:pPr>
      <w:spacing w:after="100"/>
      <w:ind w:left="660"/>
    </w:pPr>
  </w:style>
  <w:style w:type="paragraph" w:styleId="Index9">
    <w:name w:val="index 9"/>
    <w:basedOn w:val="Standard"/>
    <w:next w:val="Standard"/>
    <w:autoRedefine/>
    <w:uiPriority w:val="99"/>
    <w:semiHidden/>
    <w:unhideWhenUsed/>
    <w:rsid w:val="00AC7D83"/>
    <w:pPr>
      <w:spacing w:after="0" w:line="240" w:lineRule="auto"/>
      <w:ind w:left="1980" w:hanging="220"/>
    </w:pPr>
  </w:style>
  <w:style w:type="paragraph" w:styleId="Index8">
    <w:name w:val="index 8"/>
    <w:basedOn w:val="Standard"/>
    <w:next w:val="Standard"/>
    <w:autoRedefine/>
    <w:uiPriority w:val="99"/>
    <w:semiHidden/>
    <w:unhideWhenUsed/>
    <w:rsid w:val="00AC7D83"/>
    <w:pPr>
      <w:spacing w:after="0" w:line="240" w:lineRule="auto"/>
      <w:ind w:left="1760" w:hanging="220"/>
    </w:pPr>
  </w:style>
  <w:style w:type="paragraph" w:styleId="Index7">
    <w:name w:val="index 7"/>
    <w:basedOn w:val="Standard"/>
    <w:next w:val="Standard"/>
    <w:autoRedefine/>
    <w:uiPriority w:val="99"/>
    <w:semiHidden/>
    <w:unhideWhenUsed/>
    <w:rsid w:val="00AC7D83"/>
    <w:pPr>
      <w:spacing w:after="0" w:line="240" w:lineRule="auto"/>
      <w:ind w:left="1540" w:hanging="220"/>
    </w:pPr>
  </w:style>
  <w:style w:type="paragraph" w:styleId="Index6">
    <w:name w:val="index 6"/>
    <w:basedOn w:val="Standard"/>
    <w:next w:val="Standard"/>
    <w:autoRedefine/>
    <w:uiPriority w:val="99"/>
    <w:semiHidden/>
    <w:unhideWhenUsed/>
    <w:rsid w:val="00AC7D83"/>
    <w:pPr>
      <w:spacing w:after="0" w:line="240" w:lineRule="auto"/>
      <w:ind w:left="1320" w:hanging="220"/>
    </w:pPr>
  </w:style>
  <w:style w:type="paragraph" w:styleId="Index5">
    <w:name w:val="index 5"/>
    <w:basedOn w:val="Standard"/>
    <w:next w:val="Standard"/>
    <w:autoRedefine/>
    <w:uiPriority w:val="99"/>
    <w:semiHidden/>
    <w:unhideWhenUsed/>
    <w:rsid w:val="00AC7D83"/>
    <w:pPr>
      <w:spacing w:after="0" w:line="240" w:lineRule="auto"/>
      <w:ind w:left="1100" w:hanging="220"/>
    </w:pPr>
  </w:style>
  <w:style w:type="paragraph" w:styleId="Index4">
    <w:name w:val="index 4"/>
    <w:basedOn w:val="Standard"/>
    <w:next w:val="Standard"/>
    <w:autoRedefine/>
    <w:uiPriority w:val="99"/>
    <w:semiHidden/>
    <w:unhideWhenUsed/>
    <w:rsid w:val="00AC7D83"/>
    <w:pPr>
      <w:spacing w:after="0" w:line="240" w:lineRule="auto"/>
      <w:ind w:left="880" w:hanging="220"/>
    </w:pPr>
  </w:style>
  <w:style w:type="paragraph" w:styleId="Index3">
    <w:name w:val="index 3"/>
    <w:basedOn w:val="Standard"/>
    <w:next w:val="Standard"/>
    <w:autoRedefine/>
    <w:uiPriority w:val="99"/>
    <w:semiHidden/>
    <w:unhideWhenUsed/>
    <w:rsid w:val="00AC7D83"/>
    <w:pPr>
      <w:spacing w:after="0" w:line="240" w:lineRule="auto"/>
      <w:ind w:left="660" w:hanging="220"/>
    </w:pPr>
  </w:style>
  <w:style w:type="paragraph" w:styleId="Index2">
    <w:name w:val="index 2"/>
    <w:basedOn w:val="Standard"/>
    <w:next w:val="Standard"/>
    <w:autoRedefine/>
    <w:uiPriority w:val="99"/>
    <w:semiHidden/>
    <w:unhideWhenUsed/>
    <w:rsid w:val="00AC7D83"/>
    <w:pPr>
      <w:spacing w:after="0" w:line="240" w:lineRule="auto"/>
      <w:ind w:left="440" w:hanging="220"/>
    </w:p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AC7D83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AC7D83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AC7D83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AC7D83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AC7D83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AC7D83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styleId="Platzhaltertext">
    <w:name w:val="Placeholder Text"/>
    <w:basedOn w:val="Absatz-Standardschriftart"/>
    <w:uiPriority w:val="99"/>
    <w:semiHidden/>
    <w:rsid w:val="008310C6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8310C6"/>
    <w:pPr>
      <w:tabs>
        <w:tab w:val="left" w:pos="397"/>
      </w:tabs>
      <w:spacing w:after="0"/>
      <w:ind w:left="397" w:hanging="397"/>
    </w:pPr>
  </w:style>
  <w:style w:type="character" w:customStyle="1" w:styleId="ListenabsatzZchn">
    <w:name w:val="Listenabsatz Zchn"/>
    <w:basedOn w:val="Absatz-Standardschriftart"/>
    <w:link w:val="Listenabsatz"/>
    <w:uiPriority w:val="34"/>
    <w:rsid w:val="008310C6"/>
    <w:rPr>
      <w:rFonts w:cstheme="minorHAnsi"/>
    </w:rPr>
  </w:style>
  <w:style w:type="character" w:customStyle="1" w:styleId="CitaviBibliographyEntryZchn">
    <w:name w:val="Citavi Bibliography Entry Zchn"/>
    <w:basedOn w:val="ListenabsatzZchn"/>
    <w:link w:val="CitaviBibliographyEntry"/>
    <w:uiPriority w:val="99"/>
    <w:rsid w:val="008310C6"/>
    <w:rPr>
      <w:rFonts w:cstheme="minorHAnsi"/>
    </w:rPr>
  </w:style>
  <w:style w:type="paragraph" w:customStyle="1" w:styleId="CitaviBibliographyHeading">
    <w:name w:val="Citavi Bibliography Heading"/>
    <w:basedOn w:val="berschrift1"/>
    <w:link w:val="CitaviBibliographyHeadingZchn"/>
    <w:uiPriority w:val="99"/>
    <w:rsid w:val="008310C6"/>
  </w:style>
  <w:style w:type="character" w:customStyle="1" w:styleId="CitaviBibliographyHeadingZchn">
    <w:name w:val="Citavi Bibliography Heading Zchn"/>
    <w:basedOn w:val="ListenabsatzZchn"/>
    <w:link w:val="CitaviBibliographyHeading"/>
    <w:uiPriority w:val="99"/>
    <w:rsid w:val="008310C6"/>
    <w:rPr>
      <w:rFonts w:asciiTheme="majorHAnsi" w:hAnsiTheme="majorHAnsi" w:cstheme="majorHAnsi"/>
      <w:b/>
      <w:bCs/>
      <w:sz w:val="32"/>
      <w:szCs w:val="32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8310C6"/>
  </w:style>
  <w:style w:type="character" w:customStyle="1" w:styleId="CitaviChapterBibliographyHeadingZchn">
    <w:name w:val="Citavi Chapter Bibliography Heading Zchn"/>
    <w:basedOn w:val="ListenabsatzZchn"/>
    <w:link w:val="CitaviChapterBibliographyHeading"/>
    <w:uiPriority w:val="99"/>
    <w:rsid w:val="008310C6"/>
    <w:rPr>
      <w:rFonts w:asciiTheme="majorHAnsi" w:hAnsiTheme="majorHAnsi" w:cstheme="majorHAnsi"/>
      <w:b/>
      <w:bCs/>
      <w:sz w:val="26"/>
      <w:szCs w:val="26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8310C6"/>
    <w:pPr>
      <w:numPr>
        <w:ilvl w:val="0"/>
        <w:numId w:val="0"/>
      </w:numPr>
      <w:ind w:left="2160" w:hanging="360"/>
      <w:outlineLvl w:val="9"/>
    </w:pPr>
  </w:style>
  <w:style w:type="character" w:customStyle="1" w:styleId="CitaviBibliographySubheading1Zchn">
    <w:name w:val="Citavi Bibliography Subheading 1 Zchn"/>
    <w:basedOn w:val="ListenabsatzZchn"/>
    <w:link w:val="CitaviBibliographySubheading1"/>
    <w:uiPriority w:val="99"/>
    <w:rsid w:val="008310C6"/>
    <w:rPr>
      <w:rFonts w:asciiTheme="majorHAnsi" w:hAnsiTheme="majorHAnsi" w:cstheme="majorHAnsi"/>
      <w:b/>
      <w:bCs/>
      <w:sz w:val="26"/>
      <w:szCs w:val="26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8310C6"/>
    <w:pPr>
      <w:numPr>
        <w:ilvl w:val="0"/>
        <w:numId w:val="0"/>
      </w:numPr>
      <w:ind w:left="2160" w:hanging="360"/>
      <w:outlineLvl w:val="9"/>
    </w:pPr>
  </w:style>
  <w:style w:type="character" w:customStyle="1" w:styleId="CitaviBibliographySubheading2Zchn">
    <w:name w:val="Citavi Bibliography Subheading 2 Zchn"/>
    <w:basedOn w:val="ListenabsatzZchn"/>
    <w:link w:val="CitaviBibliographySubheading2"/>
    <w:uiPriority w:val="99"/>
    <w:rsid w:val="008310C6"/>
    <w:rPr>
      <w:rFonts w:asciiTheme="majorHAnsi" w:hAnsiTheme="majorHAnsi" w:cstheme="majorHAnsi"/>
      <w:b/>
      <w:bCs/>
      <w:sz w:val="24"/>
      <w:szCs w:val="24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8310C6"/>
    <w:pPr>
      <w:ind w:left="2160" w:hanging="360"/>
      <w:outlineLvl w:val="9"/>
    </w:pPr>
  </w:style>
  <w:style w:type="character" w:customStyle="1" w:styleId="CitaviBibliographySubheading3Zchn">
    <w:name w:val="Citavi Bibliography Subheading 3 Zchn"/>
    <w:basedOn w:val="ListenabsatzZchn"/>
    <w:link w:val="CitaviBibliographySubheading3"/>
    <w:uiPriority w:val="99"/>
    <w:rsid w:val="008310C6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8310C6"/>
    <w:pPr>
      <w:ind w:left="2160" w:hanging="360"/>
      <w:outlineLvl w:val="9"/>
    </w:pPr>
  </w:style>
  <w:style w:type="character" w:customStyle="1" w:styleId="CitaviBibliographySubheading4Zchn">
    <w:name w:val="Citavi Bibliography Subheading 4 Zchn"/>
    <w:basedOn w:val="ListenabsatzZchn"/>
    <w:link w:val="CitaviBibliographySubheading4"/>
    <w:uiPriority w:val="99"/>
    <w:rsid w:val="008310C6"/>
    <w:rPr>
      <w:rFonts w:asciiTheme="majorHAnsi" w:eastAsiaTheme="majorEastAsia" w:hAnsiTheme="majorHAnsi" w:cstheme="majorBidi"/>
      <w:color w:val="2F5496" w:themeColor="accent1" w:themeShade="BF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8310C6"/>
    <w:pPr>
      <w:ind w:left="2160" w:hanging="360"/>
      <w:outlineLvl w:val="9"/>
    </w:pPr>
  </w:style>
  <w:style w:type="character" w:customStyle="1" w:styleId="CitaviBibliographySubheading5Zchn">
    <w:name w:val="Citavi Bibliography Subheading 5 Zchn"/>
    <w:basedOn w:val="ListenabsatzZchn"/>
    <w:link w:val="CitaviBibliographySubheading5"/>
    <w:uiPriority w:val="99"/>
    <w:rsid w:val="008310C6"/>
    <w:rPr>
      <w:rFonts w:asciiTheme="majorHAnsi" w:eastAsiaTheme="majorEastAsia" w:hAnsiTheme="majorHAnsi" w:cstheme="majorBidi"/>
      <w:color w:val="1F3763" w:themeColor="accent1" w:themeShade="7F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8310C6"/>
    <w:pPr>
      <w:ind w:left="2160" w:hanging="360"/>
      <w:outlineLvl w:val="9"/>
    </w:pPr>
  </w:style>
  <w:style w:type="character" w:customStyle="1" w:styleId="CitaviBibliographySubheading6Zchn">
    <w:name w:val="Citavi Bibliography Subheading 6 Zchn"/>
    <w:basedOn w:val="ListenabsatzZchn"/>
    <w:link w:val="CitaviBibliographySubheading6"/>
    <w:uiPriority w:val="99"/>
    <w:rsid w:val="008310C6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8310C6"/>
    <w:pPr>
      <w:ind w:left="2160" w:hanging="360"/>
      <w:outlineLvl w:val="9"/>
    </w:pPr>
  </w:style>
  <w:style w:type="character" w:customStyle="1" w:styleId="CitaviBibliographySubheading7Zchn">
    <w:name w:val="Citavi Bibliography Subheading 7 Zchn"/>
    <w:basedOn w:val="ListenabsatzZchn"/>
    <w:link w:val="CitaviBibliographySubheading7"/>
    <w:uiPriority w:val="99"/>
    <w:rsid w:val="008310C6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8310C6"/>
    <w:pPr>
      <w:numPr>
        <w:ilvl w:val="2"/>
        <w:numId w:val="10"/>
      </w:numPr>
      <w:outlineLvl w:val="9"/>
    </w:pPr>
  </w:style>
  <w:style w:type="character" w:customStyle="1" w:styleId="CitaviBibliographySubheading8Zchn">
    <w:name w:val="Citavi Bibliography Subheading 8 Zchn"/>
    <w:basedOn w:val="ListenabsatzZchn"/>
    <w:link w:val="CitaviBibliographySubheading8"/>
    <w:uiPriority w:val="99"/>
    <w:rsid w:val="008310C6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19226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glossaryDocument" Target="glossary/document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338CEE95-7FD5-4908-9CC2-648B6D5DED5F}"/>
      </w:docPartPr>
      <w:docPartBody>
        <w:p w:rsidR="00000000" w:rsidRDefault="009B61A5">
          <w:r w:rsidRPr="00AD541F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B61A5"/>
    <w:rsid w:val="009B61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9B61A5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2008OfficeOnline.xsl" StyleName="Harvard - Anglia" Version="2008"/>
</file>

<file path=customXml/itemProps1.xml><?xml version="1.0" encoding="utf-8"?>
<ds:datastoreItem xmlns:ds="http://schemas.openxmlformats.org/officeDocument/2006/customXml" ds:itemID="{AD595C2D-819A-4241-A0FF-055C847D379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8</Pages>
  <Words>3505</Words>
  <Characters>22085</Characters>
  <Application>Microsoft Office Word</Application>
  <DocSecurity>0</DocSecurity>
  <Lines>184</Lines>
  <Paragraphs>51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5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ichard Brennecke</dc:creator>
  <cp:keywords/>
  <dc:description/>
  <cp:lastModifiedBy>Richard Brennecke</cp:lastModifiedBy>
  <cp:revision>160</cp:revision>
  <cp:lastPrinted>2021-08-09T08:15:00Z</cp:lastPrinted>
  <dcterms:created xsi:type="dcterms:W3CDTF">2021-07-07T08:34:00Z</dcterms:created>
  <dcterms:modified xsi:type="dcterms:W3CDTF">2021-08-18T11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WineVisualisierung</vt:lpwstr>
  </property>
  <property fmtid="{D5CDD505-2E9C-101B-9397-08002B2CF9AE}" pid="3" name="CitaviDocumentProperty_0">
    <vt:lpwstr>4bc23652-f508-41ec-a08f-b84e0894821f</vt:lpwstr>
  </property>
  <property fmtid="{D5CDD505-2E9C-101B-9397-08002B2CF9AE}" pid="4" name="CitaviDocumentProperty_8">
    <vt:lpwstr>CloudProjectKey=qjj0cdrfegmgm59vqwwretqkz32dl434n2bqw3y7xk35hy7; ProjectName=WineVisualisierung</vt:lpwstr>
  </property>
  <property fmtid="{D5CDD505-2E9C-101B-9397-08002B2CF9AE}" pid="5" name="CitaviDocumentProperty_1">
    <vt:lpwstr>6.10.0.0</vt:lpwstr>
  </property>
</Properties>
</file>